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8D0F54" w14:textId="0FB1AD66" w:rsidR="00F26D3D" w:rsidRPr="007F6BFC" w:rsidRDefault="00A75CAA" w:rsidP="00CC386C">
      <w:pPr>
        <w:ind w:firstLine="0"/>
        <w:jc w:val="center"/>
        <w:rPr>
          <w:rFonts w:eastAsia="SimSun" w:cs="Mangal"/>
          <w:bCs/>
          <w:kern w:val="1"/>
          <w:lang w:eastAsia="hi-IN" w:bidi="hi-IN"/>
        </w:rPr>
      </w:pPr>
      <w:bookmarkStart w:id="0" w:name="_GoBack"/>
      <w:bookmarkEnd w:id="0"/>
      <w:r w:rsidRPr="00CC386C">
        <w:rPr>
          <w:rFonts w:eastAsia="SimSun" w:cs="Mangal"/>
          <w:bCs/>
          <w:iCs/>
          <w:kern w:val="1"/>
          <w:lang w:eastAsia="hi-IN" w:bidi="hi-IN"/>
        </w:rPr>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erReference w:type="default" r:id="rId9"/>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7139091"/>
      <w:r w:rsidRPr="00E74719">
        <w:lastRenderedPageBreak/>
        <w:t>ABSTRACT</w:t>
      </w:r>
      <w:bookmarkEnd w:id="1"/>
    </w:p>
    <w:p w14:paraId="0BDF1BEA" w14:textId="04CC79C6" w:rsidR="00301435" w:rsidRPr="00D15C4B" w:rsidRDefault="00301435" w:rsidP="00301435">
      <w:r>
        <w:t>Global bio</w:t>
      </w:r>
      <w:r w:rsidRPr="00DE2BAC">
        <w:t xml:space="preserve">diversity </w:t>
      </w:r>
      <w:r>
        <w:t>declines associated with</w:t>
      </w:r>
      <w:r w:rsidRPr="00DE2BAC">
        <w:t xml:space="preserve"> anthropogenic stressors have motivated </w:t>
      </w:r>
      <w:r>
        <w:t xml:space="preserve">researchers to implement </w:t>
      </w:r>
      <w:r w:rsidRPr="00DE2BAC">
        <w:t>monitoring programs to estimate species richness for major taxonomic groups</w:t>
      </w:r>
      <w:r>
        <w:t xml:space="preserve">. </w:t>
      </w:r>
      <w:r w:rsidRPr="00DE2BAC">
        <w:t xml:space="preserve">Due to logistical challenges of species identification, there have been efforts </w:t>
      </w:r>
      <w:r>
        <w:t xml:space="preserve">to use </w:t>
      </w:r>
      <w:r w:rsidRPr="00764F5C">
        <w:t>biological and abiotic surrogate</w:t>
      </w:r>
      <w:r>
        <w:t xml:space="preserve">s </w:t>
      </w:r>
      <w:r w:rsidRPr="00764F5C">
        <w:t>as indicators of species richness targets</w:t>
      </w:r>
      <w:r>
        <w:t>.</w:t>
      </w:r>
      <w:r w:rsidRPr="00764F5C">
        <w:t xml:space="preserve"> An effective surrogate has two essential features: first, it takes less time, money, and experience to measure than the target and second, it maintains a consistently strong correlation with the target over space and time</w:t>
      </w:r>
      <w:r>
        <w:t>.</w:t>
      </w:r>
      <w:r w:rsidRPr="00764F5C">
        <w:t xml:space="preserve"> Few studies, however, have explicitly investigated surrogate effectiveness over time, and those that have are typically quite short</w:t>
      </w:r>
      <w:r>
        <w:t>.</w:t>
      </w:r>
      <w:r w:rsidRPr="00764F5C">
        <w:t xml:space="preserve"> Our main aim was thus to study how surrogate-target relationships vary in space and time, with a particular emphasis on multi-decadal temporal changes. We used coral reefs as a study system because they support high biodiversity and have been strongly affected globally over the past several decades by natural and anthropogenic stressors</w:t>
      </w:r>
      <w:r>
        <w:t>. Coral reef assessments have primarily focused on monitoring species richness of fish and hard corals due to the ecological and economical value of these taxonomic groups. The species richness of these conspicuous, well-studied taxonomic groups has been extrapolated to represent the richness of other coral reef taxa or to represent total species richness of coral reefs. However, t</w:t>
      </w:r>
      <w:r w:rsidRPr="00764F5C">
        <w:t xml:space="preserve">he reliability of these extrapolations is not well-studied, and we used sponges as a case study to assess whether surrogates for fish and coral species richness can be used to predict the richness of other groups. </w:t>
      </w:r>
      <w:r w:rsidRPr="00D15C4B">
        <w:t>We selected two simple biotic surrogates (total coral cover and total sponge cover) and one ab</w:t>
      </w:r>
      <w:r>
        <w:t xml:space="preserve">iotic surrogate (reef rugosity) to predict richness of corals, fish, sponges, and </w:t>
      </w:r>
      <w:r w:rsidRPr="00D15C4B">
        <w:t xml:space="preserve">richness of the three groups </w:t>
      </w:r>
      <w:r w:rsidRPr="00D15C4B">
        <w:lastRenderedPageBreak/>
        <w:t>pooled</w:t>
      </w:r>
      <w:r>
        <w:t>.</w:t>
      </w:r>
      <w:r w:rsidRPr="00764F5C">
        <w:t xml:space="preserve"> </w:t>
      </w:r>
      <w:r>
        <w:t>To study</w:t>
      </w:r>
      <w:r w:rsidRPr="00D15C4B">
        <w:t xml:space="preserve"> how </w:t>
      </w:r>
      <w:r>
        <w:t xml:space="preserve">these </w:t>
      </w:r>
      <w:r w:rsidRPr="00D15C4B">
        <w:t xml:space="preserve">surrogate-target relationships vary over time and space </w:t>
      </w:r>
      <w:r>
        <w:t>we used</w:t>
      </w:r>
      <w:r w:rsidRPr="00D15C4B">
        <w:t xml:space="preserve"> 27 years of monitoring data from eight sites around Guana Island in the British Virgin Islands. Our first objective was to determine which of three candidate surrogates (coral cover, sponge cover, rugosity) was most strongly correlated with each of four separate targets (species richness of corals, fishes, sponges, and richness of the three groups pooled). </w:t>
      </w:r>
      <w:r>
        <w:t xml:space="preserve">To address this objective, </w:t>
      </w:r>
      <w:r w:rsidRPr="0048151E">
        <w:t>we c</w:t>
      </w:r>
      <w:r>
        <w:t>ompared a set of simple models of</w:t>
      </w:r>
      <w:r w:rsidRPr="0048151E">
        <w:t xml:space="preserve"> each of the candidate surrogates as predictors</w:t>
      </w:r>
      <w:r>
        <w:t xml:space="preserve"> using AICc. We found that, of our candidate surrogates, coral cover was the best surrogate for coral and sponge richness and rugosity was the best surrogate for fish richness and richness of the three groups pooled. </w:t>
      </w:r>
      <w:r w:rsidRPr="00D15C4B">
        <w:t>Our second objective was to determine if the relationships between the surrogate and corresponding target remain consistent among sites and, most importantly, are stable over time.</w:t>
      </w:r>
      <w:r w:rsidRPr="0048151E">
        <w:t xml:space="preserve"> </w:t>
      </w:r>
      <w:r>
        <w:t xml:space="preserve">For this objective, </w:t>
      </w:r>
      <w:r w:rsidRPr="0048151E">
        <w:t>we c</w:t>
      </w:r>
      <w:r>
        <w:t>ompared models of</w:t>
      </w:r>
      <w:r w:rsidRPr="0048151E">
        <w:t xml:space="preserve"> the </w:t>
      </w:r>
      <w:r>
        <w:t>best surrogate</w:t>
      </w:r>
      <w:r w:rsidRPr="0048151E">
        <w:t xml:space="preserve"> as </w:t>
      </w:r>
      <w:r>
        <w:t xml:space="preserve">a predictor with </w:t>
      </w:r>
      <w:r w:rsidRPr="0048151E">
        <w:t>additional terms to account for change over the duration of the study and variation across sites</w:t>
      </w:r>
      <w:r>
        <w:t xml:space="preserve"> using AICc. We found that coral cover was a stable surrogate for coral richness because the</w:t>
      </w:r>
      <w:r w:rsidRPr="00C66236">
        <w:t xml:space="preserve"> rankings of species richness among sites were consistent over time. The coral cover- sponge richness relationship was weak and was of limited quantitative predictive ability across both space and time. Rugosity was a relatively poor spatial surrogate for fish richness but, at any given site, temporal changes in the rugosity-fish richness relationship were comparatively minor</w:t>
      </w:r>
      <w:r>
        <w:t>. T</w:t>
      </w:r>
      <w:r w:rsidRPr="00C66236">
        <w:t xml:space="preserve">he surrogate-target relationship between rugosity and richness of the three groups pooled </w:t>
      </w:r>
      <w:r>
        <w:t>was</w:t>
      </w:r>
      <w:r w:rsidRPr="00C66236">
        <w:t xml:space="preserve"> qualitatively stable because simple rankings of species richness among sites are expected to remain consistent over time. </w:t>
      </w:r>
      <w:r>
        <w:t xml:space="preserve">Notably, we found </w:t>
      </w:r>
      <w:r w:rsidRPr="00C66236">
        <w:t xml:space="preserve">that surrogate-target relationships for coral and sponge richness changed quantitatively over the 27 </w:t>
      </w:r>
      <w:r w:rsidRPr="00C66236">
        <w:lastRenderedPageBreak/>
        <w:t>years of the study. For both targets, using the initial surrogate-target relationship to extrapolate over time would have resulted in a steadily increasing underestimate of species richness.</w:t>
      </w:r>
      <w:r>
        <w:t xml:space="preserve"> A</w:t>
      </w:r>
      <w:r w:rsidRPr="00FC2B71">
        <w:t xml:space="preserve">ll of the surrogates tested were qualitatively stable over time in the sense that rankings of species richness among sites were consistent over nearly three decades. </w:t>
      </w:r>
      <w:r>
        <w:t>Our</w:t>
      </w:r>
      <w:r w:rsidRPr="00FC2B71">
        <w:t xml:space="preserve"> finding</w:t>
      </w:r>
      <w:r>
        <w:t>s</w:t>
      </w:r>
      <w:r w:rsidRPr="00FC2B71">
        <w:t xml:space="preserve"> </w:t>
      </w:r>
      <w:r>
        <w:t>suggest</w:t>
      </w:r>
      <w:r w:rsidRPr="00FC2B71">
        <w:t xml:space="preserve"> that monitoring of cost-effective surrogates is appropriate in tracking changes in the relative species richness of coral reef communities</w:t>
      </w:r>
      <w:r>
        <w:t xml:space="preserve"> and</w:t>
      </w:r>
      <w:r w:rsidRPr="00FC2B71">
        <w:t xml:space="preserve"> that priority areas selected using a one-off spatial survey are likely to retain the features that made them priority area</w:t>
      </w:r>
      <w:r>
        <w:t>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39092"/>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Gavino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39093"/>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39094"/>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39095"/>
      <w:r w:rsidRPr="007D1B38">
        <w:lastRenderedPageBreak/>
        <w:t>TABLE OF CONTENTS</w:t>
      </w:r>
      <w:bookmarkEnd w:id="5"/>
    </w:p>
    <w:p w14:paraId="0CAF84E3" w14:textId="77777777" w:rsidR="0065543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39091" w:history="1">
        <w:r w:rsidR="0065543F" w:rsidRPr="00AA620E">
          <w:rPr>
            <w:rStyle w:val="Hyperlink"/>
            <w:rFonts w:eastAsia="Georgia"/>
            <w:noProof/>
          </w:rPr>
          <w:t>ABSTRACT</w:t>
        </w:r>
        <w:r w:rsidR="0065543F">
          <w:rPr>
            <w:noProof/>
            <w:webHidden/>
          </w:rPr>
          <w:tab/>
        </w:r>
        <w:r w:rsidR="0065543F">
          <w:rPr>
            <w:noProof/>
            <w:webHidden/>
          </w:rPr>
          <w:fldChar w:fldCharType="begin"/>
        </w:r>
        <w:r w:rsidR="0065543F">
          <w:rPr>
            <w:noProof/>
            <w:webHidden/>
          </w:rPr>
          <w:instrText xml:space="preserve"> PAGEREF _Toc27139091 \h </w:instrText>
        </w:r>
        <w:r w:rsidR="0065543F">
          <w:rPr>
            <w:noProof/>
            <w:webHidden/>
          </w:rPr>
        </w:r>
        <w:r w:rsidR="0065543F">
          <w:rPr>
            <w:noProof/>
            <w:webHidden/>
          </w:rPr>
          <w:fldChar w:fldCharType="separate"/>
        </w:r>
        <w:r w:rsidR="00945DF7">
          <w:rPr>
            <w:noProof/>
            <w:webHidden/>
          </w:rPr>
          <w:t>ii</w:t>
        </w:r>
        <w:r w:rsidR="0065543F">
          <w:rPr>
            <w:noProof/>
            <w:webHidden/>
          </w:rPr>
          <w:fldChar w:fldCharType="end"/>
        </w:r>
      </w:hyperlink>
    </w:p>
    <w:p w14:paraId="4489B289"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2" w:history="1">
        <w:r w:rsidR="0065543F" w:rsidRPr="00AA620E">
          <w:rPr>
            <w:rStyle w:val="Hyperlink"/>
            <w:rFonts w:eastAsia="Georgia"/>
            <w:noProof/>
          </w:rPr>
          <w:t>ACKNOWLEDGEMENTS</w:t>
        </w:r>
        <w:r w:rsidR="0065543F">
          <w:rPr>
            <w:noProof/>
            <w:webHidden/>
          </w:rPr>
          <w:tab/>
        </w:r>
        <w:r w:rsidR="0065543F">
          <w:rPr>
            <w:noProof/>
            <w:webHidden/>
          </w:rPr>
          <w:fldChar w:fldCharType="begin"/>
        </w:r>
        <w:r w:rsidR="0065543F">
          <w:rPr>
            <w:noProof/>
            <w:webHidden/>
          </w:rPr>
          <w:instrText xml:space="preserve"> PAGEREF _Toc27139092 \h </w:instrText>
        </w:r>
        <w:r w:rsidR="0065543F">
          <w:rPr>
            <w:noProof/>
            <w:webHidden/>
          </w:rPr>
        </w:r>
        <w:r w:rsidR="0065543F">
          <w:rPr>
            <w:noProof/>
            <w:webHidden/>
          </w:rPr>
          <w:fldChar w:fldCharType="separate"/>
        </w:r>
        <w:r w:rsidR="00945DF7">
          <w:rPr>
            <w:noProof/>
            <w:webHidden/>
          </w:rPr>
          <w:t>iii</w:t>
        </w:r>
        <w:r w:rsidR="0065543F">
          <w:rPr>
            <w:noProof/>
            <w:webHidden/>
          </w:rPr>
          <w:fldChar w:fldCharType="end"/>
        </w:r>
      </w:hyperlink>
    </w:p>
    <w:p w14:paraId="719302D7"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3" w:history="1">
        <w:r w:rsidR="0065543F" w:rsidRPr="00AA620E">
          <w:rPr>
            <w:rStyle w:val="Hyperlink"/>
            <w:rFonts w:eastAsia="Georgia"/>
            <w:noProof/>
          </w:rPr>
          <w:t>DEDICATION</w:t>
        </w:r>
        <w:r w:rsidR="0065543F">
          <w:rPr>
            <w:noProof/>
            <w:webHidden/>
          </w:rPr>
          <w:tab/>
        </w:r>
        <w:r w:rsidR="0065543F">
          <w:rPr>
            <w:noProof/>
            <w:webHidden/>
          </w:rPr>
          <w:fldChar w:fldCharType="begin"/>
        </w:r>
        <w:r w:rsidR="0065543F">
          <w:rPr>
            <w:noProof/>
            <w:webHidden/>
          </w:rPr>
          <w:instrText xml:space="preserve"> PAGEREF _Toc27139093 \h </w:instrText>
        </w:r>
        <w:r w:rsidR="0065543F">
          <w:rPr>
            <w:noProof/>
            <w:webHidden/>
          </w:rPr>
        </w:r>
        <w:r w:rsidR="0065543F">
          <w:rPr>
            <w:noProof/>
            <w:webHidden/>
          </w:rPr>
          <w:fldChar w:fldCharType="separate"/>
        </w:r>
        <w:r w:rsidR="00945DF7">
          <w:rPr>
            <w:noProof/>
            <w:webHidden/>
          </w:rPr>
          <w:t>iv</w:t>
        </w:r>
        <w:r w:rsidR="0065543F">
          <w:rPr>
            <w:noProof/>
            <w:webHidden/>
          </w:rPr>
          <w:fldChar w:fldCharType="end"/>
        </w:r>
      </w:hyperlink>
    </w:p>
    <w:p w14:paraId="2FE0E07A"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4" w:history="1">
        <w:r w:rsidR="0065543F" w:rsidRPr="00AA620E">
          <w:rPr>
            <w:rStyle w:val="Hyperlink"/>
            <w:rFonts w:eastAsia="Georgia"/>
            <w:noProof/>
          </w:rPr>
          <w:t>PREFACE</w:t>
        </w:r>
        <w:r w:rsidR="0065543F">
          <w:rPr>
            <w:noProof/>
            <w:webHidden/>
          </w:rPr>
          <w:tab/>
        </w:r>
        <w:r w:rsidR="0065543F">
          <w:rPr>
            <w:noProof/>
            <w:webHidden/>
          </w:rPr>
          <w:fldChar w:fldCharType="begin"/>
        </w:r>
        <w:r w:rsidR="0065543F">
          <w:rPr>
            <w:noProof/>
            <w:webHidden/>
          </w:rPr>
          <w:instrText xml:space="preserve"> PAGEREF _Toc27139094 \h </w:instrText>
        </w:r>
        <w:r w:rsidR="0065543F">
          <w:rPr>
            <w:noProof/>
            <w:webHidden/>
          </w:rPr>
        </w:r>
        <w:r w:rsidR="0065543F">
          <w:rPr>
            <w:noProof/>
            <w:webHidden/>
          </w:rPr>
          <w:fldChar w:fldCharType="separate"/>
        </w:r>
        <w:r w:rsidR="00945DF7">
          <w:rPr>
            <w:noProof/>
            <w:webHidden/>
          </w:rPr>
          <w:t>v</w:t>
        </w:r>
        <w:r w:rsidR="0065543F">
          <w:rPr>
            <w:noProof/>
            <w:webHidden/>
          </w:rPr>
          <w:fldChar w:fldCharType="end"/>
        </w:r>
      </w:hyperlink>
    </w:p>
    <w:p w14:paraId="61107139"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5" w:history="1">
        <w:r w:rsidR="0065543F" w:rsidRPr="00AA620E">
          <w:rPr>
            <w:rStyle w:val="Hyperlink"/>
            <w:rFonts w:eastAsia="Georgia"/>
            <w:noProof/>
          </w:rPr>
          <w:t>TABLE OF CONTENTS</w:t>
        </w:r>
        <w:r w:rsidR="0065543F">
          <w:rPr>
            <w:noProof/>
            <w:webHidden/>
          </w:rPr>
          <w:tab/>
        </w:r>
        <w:r w:rsidR="0065543F">
          <w:rPr>
            <w:noProof/>
            <w:webHidden/>
          </w:rPr>
          <w:fldChar w:fldCharType="begin"/>
        </w:r>
        <w:r w:rsidR="0065543F">
          <w:rPr>
            <w:noProof/>
            <w:webHidden/>
          </w:rPr>
          <w:instrText xml:space="preserve"> PAGEREF _Toc27139095 \h </w:instrText>
        </w:r>
        <w:r w:rsidR="0065543F">
          <w:rPr>
            <w:noProof/>
            <w:webHidden/>
          </w:rPr>
        </w:r>
        <w:r w:rsidR="0065543F">
          <w:rPr>
            <w:noProof/>
            <w:webHidden/>
          </w:rPr>
          <w:fldChar w:fldCharType="separate"/>
        </w:r>
        <w:r w:rsidR="00945DF7">
          <w:rPr>
            <w:noProof/>
            <w:webHidden/>
          </w:rPr>
          <w:t>vi</w:t>
        </w:r>
        <w:r w:rsidR="0065543F">
          <w:rPr>
            <w:noProof/>
            <w:webHidden/>
          </w:rPr>
          <w:fldChar w:fldCharType="end"/>
        </w:r>
      </w:hyperlink>
    </w:p>
    <w:p w14:paraId="4ED48DCB"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6" w:history="1">
        <w:r w:rsidR="0065543F" w:rsidRPr="00AA620E">
          <w:rPr>
            <w:rStyle w:val="Hyperlink"/>
            <w:rFonts w:eastAsia="Georgia"/>
            <w:noProof/>
          </w:rPr>
          <w:t>LIST OF TABLES</w:t>
        </w:r>
        <w:r w:rsidR="0065543F">
          <w:rPr>
            <w:noProof/>
            <w:webHidden/>
          </w:rPr>
          <w:tab/>
        </w:r>
        <w:r w:rsidR="0065543F">
          <w:rPr>
            <w:noProof/>
            <w:webHidden/>
          </w:rPr>
          <w:fldChar w:fldCharType="begin"/>
        </w:r>
        <w:r w:rsidR="0065543F">
          <w:rPr>
            <w:noProof/>
            <w:webHidden/>
          </w:rPr>
          <w:instrText xml:space="preserve"> PAGEREF _Toc27139096 \h </w:instrText>
        </w:r>
        <w:r w:rsidR="0065543F">
          <w:rPr>
            <w:noProof/>
            <w:webHidden/>
          </w:rPr>
        </w:r>
        <w:r w:rsidR="0065543F">
          <w:rPr>
            <w:noProof/>
            <w:webHidden/>
          </w:rPr>
          <w:fldChar w:fldCharType="separate"/>
        </w:r>
        <w:r w:rsidR="00945DF7">
          <w:rPr>
            <w:noProof/>
            <w:webHidden/>
          </w:rPr>
          <w:t>vii</w:t>
        </w:r>
        <w:r w:rsidR="0065543F">
          <w:rPr>
            <w:noProof/>
            <w:webHidden/>
          </w:rPr>
          <w:fldChar w:fldCharType="end"/>
        </w:r>
      </w:hyperlink>
    </w:p>
    <w:p w14:paraId="4B5088C6"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7" w:history="1">
        <w:r w:rsidR="0065543F" w:rsidRPr="00AA620E">
          <w:rPr>
            <w:rStyle w:val="Hyperlink"/>
            <w:rFonts w:eastAsia="Georgia"/>
            <w:noProof/>
          </w:rPr>
          <w:t>LIST OF FIGURES</w:t>
        </w:r>
        <w:r w:rsidR="0065543F">
          <w:rPr>
            <w:noProof/>
            <w:webHidden/>
          </w:rPr>
          <w:tab/>
        </w:r>
        <w:r w:rsidR="0065543F">
          <w:rPr>
            <w:noProof/>
            <w:webHidden/>
          </w:rPr>
          <w:fldChar w:fldCharType="begin"/>
        </w:r>
        <w:r w:rsidR="0065543F">
          <w:rPr>
            <w:noProof/>
            <w:webHidden/>
          </w:rPr>
          <w:instrText xml:space="preserve"> PAGEREF _Toc27139097 \h </w:instrText>
        </w:r>
        <w:r w:rsidR="0065543F">
          <w:rPr>
            <w:noProof/>
            <w:webHidden/>
          </w:rPr>
        </w:r>
        <w:r w:rsidR="0065543F">
          <w:rPr>
            <w:noProof/>
            <w:webHidden/>
          </w:rPr>
          <w:fldChar w:fldCharType="separate"/>
        </w:r>
        <w:r w:rsidR="00945DF7">
          <w:rPr>
            <w:noProof/>
            <w:webHidden/>
          </w:rPr>
          <w:t>ix</w:t>
        </w:r>
        <w:r w:rsidR="0065543F">
          <w:rPr>
            <w:noProof/>
            <w:webHidden/>
          </w:rPr>
          <w:fldChar w:fldCharType="end"/>
        </w:r>
      </w:hyperlink>
    </w:p>
    <w:p w14:paraId="6B9C0093"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8" w:history="1">
        <w:r w:rsidR="0065543F" w:rsidRPr="00AA620E">
          <w:rPr>
            <w:rStyle w:val="Hyperlink"/>
            <w:rFonts w:eastAsia="Georgia"/>
            <w:noProof/>
          </w:rPr>
          <w:t>LIST OF APPENDICES</w:t>
        </w:r>
        <w:r w:rsidR="0065543F">
          <w:rPr>
            <w:noProof/>
            <w:webHidden/>
          </w:rPr>
          <w:tab/>
        </w:r>
        <w:r w:rsidR="0065543F">
          <w:rPr>
            <w:noProof/>
            <w:webHidden/>
          </w:rPr>
          <w:fldChar w:fldCharType="begin"/>
        </w:r>
        <w:r w:rsidR="0065543F">
          <w:rPr>
            <w:noProof/>
            <w:webHidden/>
          </w:rPr>
          <w:instrText xml:space="preserve"> PAGEREF _Toc27139098 \h </w:instrText>
        </w:r>
        <w:r w:rsidR="0065543F">
          <w:rPr>
            <w:noProof/>
            <w:webHidden/>
          </w:rPr>
        </w:r>
        <w:r w:rsidR="0065543F">
          <w:rPr>
            <w:noProof/>
            <w:webHidden/>
          </w:rPr>
          <w:fldChar w:fldCharType="separate"/>
        </w:r>
        <w:r w:rsidR="00945DF7">
          <w:rPr>
            <w:noProof/>
            <w:webHidden/>
          </w:rPr>
          <w:t>xii</w:t>
        </w:r>
        <w:r w:rsidR="0065543F">
          <w:rPr>
            <w:noProof/>
            <w:webHidden/>
          </w:rPr>
          <w:fldChar w:fldCharType="end"/>
        </w:r>
      </w:hyperlink>
    </w:p>
    <w:p w14:paraId="5ACEEFC7" w14:textId="77777777" w:rsidR="0065543F" w:rsidRDefault="00471803">
      <w:pPr>
        <w:pStyle w:val="TOC1"/>
        <w:tabs>
          <w:tab w:val="right" w:leader="dot" w:pos="8342"/>
        </w:tabs>
        <w:rPr>
          <w:rFonts w:asciiTheme="minorHAnsi" w:eastAsiaTheme="minorEastAsia" w:hAnsiTheme="minorHAnsi" w:cstheme="minorBidi"/>
          <w:noProof/>
          <w:sz w:val="22"/>
          <w:szCs w:val="22"/>
        </w:rPr>
      </w:pPr>
      <w:hyperlink w:anchor="_Toc27139099" w:history="1">
        <w:r w:rsidR="0065543F" w:rsidRPr="00AA620E">
          <w:rPr>
            <w:rStyle w:val="Hyperlink"/>
            <w:rFonts w:eastAsia="Georgia"/>
            <w:noProof/>
          </w:rPr>
          <w:t>CHAPTER 1</w:t>
        </w:r>
        <w:r w:rsidR="0065543F">
          <w:rPr>
            <w:noProof/>
            <w:webHidden/>
          </w:rPr>
          <w:tab/>
        </w:r>
        <w:r w:rsidR="0065543F">
          <w:rPr>
            <w:noProof/>
            <w:webHidden/>
          </w:rPr>
          <w:fldChar w:fldCharType="begin"/>
        </w:r>
        <w:r w:rsidR="0065543F">
          <w:rPr>
            <w:noProof/>
            <w:webHidden/>
          </w:rPr>
          <w:instrText xml:space="preserve"> PAGEREF _Toc27139099 \h </w:instrText>
        </w:r>
        <w:r w:rsidR="0065543F">
          <w:rPr>
            <w:noProof/>
            <w:webHidden/>
          </w:rPr>
        </w:r>
        <w:r w:rsidR="0065543F">
          <w:rPr>
            <w:noProof/>
            <w:webHidden/>
          </w:rPr>
          <w:fldChar w:fldCharType="separate"/>
        </w:r>
        <w:r w:rsidR="00945DF7">
          <w:rPr>
            <w:noProof/>
            <w:webHidden/>
          </w:rPr>
          <w:t>1</w:t>
        </w:r>
        <w:r w:rsidR="0065543F">
          <w:rPr>
            <w:noProof/>
            <w:webHidden/>
          </w:rPr>
          <w:fldChar w:fldCharType="end"/>
        </w:r>
      </w:hyperlink>
    </w:p>
    <w:p w14:paraId="4FD1802E"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0" w:history="1">
        <w:r w:rsidR="0065543F" w:rsidRPr="00AA620E">
          <w:rPr>
            <w:rStyle w:val="Hyperlink"/>
            <w:rFonts w:eastAsia="Georgia"/>
            <w:noProof/>
          </w:rPr>
          <w:t>Abstract</w:t>
        </w:r>
        <w:r w:rsidR="0065543F">
          <w:rPr>
            <w:noProof/>
            <w:webHidden/>
          </w:rPr>
          <w:tab/>
        </w:r>
        <w:r w:rsidR="0065543F">
          <w:rPr>
            <w:noProof/>
            <w:webHidden/>
          </w:rPr>
          <w:fldChar w:fldCharType="begin"/>
        </w:r>
        <w:r w:rsidR="0065543F">
          <w:rPr>
            <w:noProof/>
            <w:webHidden/>
          </w:rPr>
          <w:instrText xml:space="preserve"> PAGEREF _Toc27139100 \h </w:instrText>
        </w:r>
        <w:r w:rsidR="0065543F">
          <w:rPr>
            <w:noProof/>
            <w:webHidden/>
          </w:rPr>
        </w:r>
        <w:r w:rsidR="0065543F">
          <w:rPr>
            <w:noProof/>
            <w:webHidden/>
          </w:rPr>
          <w:fldChar w:fldCharType="separate"/>
        </w:r>
        <w:r w:rsidR="00945DF7">
          <w:rPr>
            <w:noProof/>
            <w:webHidden/>
          </w:rPr>
          <w:t>2</w:t>
        </w:r>
        <w:r w:rsidR="0065543F">
          <w:rPr>
            <w:noProof/>
            <w:webHidden/>
          </w:rPr>
          <w:fldChar w:fldCharType="end"/>
        </w:r>
      </w:hyperlink>
    </w:p>
    <w:p w14:paraId="332F4B37"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1" w:history="1">
        <w:r w:rsidR="0065543F" w:rsidRPr="00AA620E">
          <w:rPr>
            <w:rStyle w:val="Hyperlink"/>
            <w:rFonts w:eastAsia="Georgia"/>
            <w:noProof/>
          </w:rPr>
          <w:t>Introduction</w:t>
        </w:r>
        <w:r w:rsidR="0065543F">
          <w:rPr>
            <w:noProof/>
            <w:webHidden/>
          </w:rPr>
          <w:tab/>
        </w:r>
        <w:r w:rsidR="0065543F">
          <w:rPr>
            <w:noProof/>
            <w:webHidden/>
          </w:rPr>
          <w:fldChar w:fldCharType="begin"/>
        </w:r>
        <w:r w:rsidR="0065543F">
          <w:rPr>
            <w:noProof/>
            <w:webHidden/>
          </w:rPr>
          <w:instrText xml:space="preserve"> PAGEREF _Toc27139101 \h </w:instrText>
        </w:r>
        <w:r w:rsidR="0065543F">
          <w:rPr>
            <w:noProof/>
            <w:webHidden/>
          </w:rPr>
        </w:r>
        <w:r w:rsidR="0065543F">
          <w:rPr>
            <w:noProof/>
            <w:webHidden/>
          </w:rPr>
          <w:fldChar w:fldCharType="separate"/>
        </w:r>
        <w:r w:rsidR="00945DF7">
          <w:rPr>
            <w:noProof/>
            <w:webHidden/>
          </w:rPr>
          <w:t>5</w:t>
        </w:r>
        <w:r w:rsidR="0065543F">
          <w:rPr>
            <w:noProof/>
            <w:webHidden/>
          </w:rPr>
          <w:fldChar w:fldCharType="end"/>
        </w:r>
      </w:hyperlink>
    </w:p>
    <w:p w14:paraId="3865430A"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2" w:history="1">
        <w:r w:rsidR="0065543F" w:rsidRPr="00AA620E">
          <w:rPr>
            <w:rStyle w:val="Hyperlink"/>
            <w:rFonts w:eastAsia="Georgia"/>
            <w:noProof/>
          </w:rPr>
          <w:t>Material and Methods</w:t>
        </w:r>
        <w:r w:rsidR="0065543F">
          <w:rPr>
            <w:noProof/>
            <w:webHidden/>
          </w:rPr>
          <w:tab/>
        </w:r>
        <w:r w:rsidR="0065543F">
          <w:rPr>
            <w:noProof/>
            <w:webHidden/>
          </w:rPr>
          <w:fldChar w:fldCharType="begin"/>
        </w:r>
        <w:r w:rsidR="0065543F">
          <w:rPr>
            <w:noProof/>
            <w:webHidden/>
          </w:rPr>
          <w:instrText xml:space="preserve"> PAGEREF _Toc27139102 \h </w:instrText>
        </w:r>
        <w:r w:rsidR="0065543F">
          <w:rPr>
            <w:noProof/>
            <w:webHidden/>
          </w:rPr>
        </w:r>
        <w:r w:rsidR="0065543F">
          <w:rPr>
            <w:noProof/>
            <w:webHidden/>
          </w:rPr>
          <w:fldChar w:fldCharType="separate"/>
        </w:r>
        <w:r w:rsidR="00945DF7">
          <w:rPr>
            <w:noProof/>
            <w:webHidden/>
          </w:rPr>
          <w:t>10</w:t>
        </w:r>
        <w:r w:rsidR="0065543F">
          <w:rPr>
            <w:noProof/>
            <w:webHidden/>
          </w:rPr>
          <w:fldChar w:fldCharType="end"/>
        </w:r>
      </w:hyperlink>
    </w:p>
    <w:p w14:paraId="1FC9AA1B"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3" w:history="1">
        <w:r w:rsidR="0065543F" w:rsidRPr="00AA620E">
          <w:rPr>
            <w:rStyle w:val="Hyperlink"/>
            <w:rFonts w:eastAsia="Georgia"/>
            <w:noProof/>
          </w:rPr>
          <w:t>Results</w:t>
        </w:r>
        <w:r w:rsidR="0065543F">
          <w:rPr>
            <w:noProof/>
            <w:webHidden/>
          </w:rPr>
          <w:tab/>
        </w:r>
        <w:r w:rsidR="0065543F">
          <w:rPr>
            <w:noProof/>
            <w:webHidden/>
          </w:rPr>
          <w:fldChar w:fldCharType="begin"/>
        </w:r>
        <w:r w:rsidR="0065543F">
          <w:rPr>
            <w:noProof/>
            <w:webHidden/>
          </w:rPr>
          <w:instrText xml:space="preserve"> PAGEREF _Toc27139103 \h </w:instrText>
        </w:r>
        <w:r w:rsidR="0065543F">
          <w:rPr>
            <w:noProof/>
            <w:webHidden/>
          </w:rPr>
        </w:r>
        <w:r w:rsidR="0065543F">
          <w:rPr>
            <w:noProof/>
            <w:webHidden/>
          </w:rPr>
          <w:fldChar w:fldCharType="separate"/>
        </w:r>
        <w:r w:rsidR="00945DF7">
          <w:rPr>
            <w:noProof/>
            <w:webHidden/>
          </w:rPr>
          <w:t>16</w:t>
        </w:r>
        <w:r w:rsidR="0065543F">
          <w:rPr>
            <w:noProof/>
            <w:webHidden/>
          </w:rPr>
          <w:fldChar w:fldCharType="end"/>
        </w:r>
      </w:hyperlink>
    </w:p>
    <w:p w14:paraId="168F8EA0"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4" w:history="1">
        <w:r w:rsidR="0065543F" w:rsidRPr="00AA620E">
          <w:rPr>
            <w:rStyle w:val="Hyperlink"/>
            <w:rFonts w:eastAsia="Georgia"/>
            <w:noProof/>
          </w:rPr>
          <w:t>Discussion</w:t>
        </w:r>
        <w:r w:rsidR="0065543F">
          <w:rPr>
            <w:noProof/>
            <w:webHidden/>
          </w:rPr>
          <w:tab/>
        </w:r>
        <w:r w:rsidR="0065543F">
          <w:rPr>
            <w:noProof/>
            <w:webHidden/>
          </w:rPr>
          <w:fldChar w:fldCharType="begin"/>
        </w:r>
        <w:r w:rsidR="0065543F">
          <w:rPr>
            <w:noProof/>
            <w:webHidden/>
          </w:rPr>
          <w:instrText xml:space="preserve"> PAGEREF _Toc27139104 \h </w:instrText>
        </w:r>
        <w:r w:rsidR="0065543F">
          <w:rPr>
            <w:noProof/>
            <w:webHidden/>
          </w:rPr>
        </w:r>
        <w:r w:rsidR="0065543F">
          <w:rPr>
            <w:noProof/>
            <w:webHidden/>
          </w:rPr>
          <w:fldChar w:fldCharType="separate"/>
        </w:r>
        <w:r w:rsidR="00945DF7">
          <w:rPr>
            <w:noProof/>
            <w:webHidden/>
          </w:rPr>
          <w:t>21</w:t>
        </w:r>
        <w:r w:rsidR="0065543F">
          <w:rPr>
            <w:noProof/>
            <w:webHidden/>
          </w:rPr>
          <w:fldChar w:fldCharType="end"/>
        </w:r>
      </w:hyperlink>
    </w:p>
    <w:p w14:paraId="1C5F482D"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5" w:history="1">
        <w:r w:rsidR="0065543F" w:rsidRPr="00AA620E">
          <w:rPr>
            <w:rStyle w:val="Hyperlink"/>
            <w:rFonts w:eastAsia="Georgia"/>
            <w:noProof/>
          </w:rPr>
          <w:t>Acknowledgements</w:t>
        </w:r>
        <w:r w:rsidR="0065543F">
          <w:rPr>
            <w:noProof/>
            <w:webHidden/>
          </w:rPr>
          <w:tab/>
        </w:r>
        <w:r w:rsidR="0065543F">
          <w:rPr>
            <w:noProof/>
            <w:webHidden/>
          </w:rPr>
          <w:fldChar w:fldCharType="begin"/>
        </w:r>
        <w:r w:rsidR="0065543F">
          <w:rPr>
            <w:noProof/>
            <w:webHidden/>
          </w:rPr>
          <w:instrText xml:space="preserve"> PAGEREF _Toc27139105 \h </w:instrText>
        </w:r>
        <w:r w:rsidR="0065543F">
          <w:rPr>
            <w:noProof/>
            <w:webHidden/>
          </w:rPr>
        </w:r>
        <w:r w:rsidR="0065543F">
          <w:rPr>
            <w:noProof/>
            <w:webHidden/>
          </w:rPr>
          <w:fldChar w:fldCharType="separate"/>
        </w:r>
        <w:r w:rsidR="00945DF7">
          <w:rPr>
            <w:noProof/>
            <w:webHidden/>
          </w:rPr>
          <w:t>25</w:t>
        </w:r>
        <w:r w:rsidR="0065543F">
          <w:rPr>
            <w:noProof/>
            <w:webHidden/>
          </w:rPr>
          <w:fldChar w:fldCharType="end"/>
        </w:r>
      </w:hyperlink>
    </w:p>
    <w:p w14:paraId="0E6094BB"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6" w:history="1">
        <w:r w:rsidR="0065543F" w:rsidRPr="00AA620E">
          <w:rPr>
            <w:rStyle w:val="Hyperlink"/>
            <w:rFonts w:eastAsia="Georgia"/>
            <w:noProof/>
          </w:rPr>
          <w:t>Literature Cited</w:t>
        </w:r>
        <w:r w:rsidR="0065543F">
          <w:rPr>
            <w:noProof/>
            <w:webHidden/>
          </w:rPr>
          <w:tab/>
        </w:r>
        <w:r w:rsidR="0065543F">
          <w:rPr>
            <w:noProof/>
            <w:webHidden/>
          </w:rPr>
          <w:fldChar w:fldCharType="begin"/>
        </w:r>
        <w:r w:rsidR="0065543F">
          <w:rPr>
            <w:noProof/>
            <w:webHidden/>
          </w:rPr>
          <w:instrText xml:space="preserve"> PAGEREF _Toc27139106 \h </w:instrText>
        </w:r>
        <w:r w:rsidR="0065543F">
          <w:rPr>
            <w:noProof/>
            <w:webHidden/>
          </w:rPr>
        </w:r>
        <w:r w:rsidR="0065543F">
          <w:rPr>
            <w:noProof/>
            <w:webHidden/>
          </w:rPr>
          <w:fldChar w:fldCharType="separate"/>
        </w:r>
        <w:r w:rsidR="00945DF7">
          <w:rPr>
            <w:noProof/>
            <w:webHidden/>
          </w:rPr>
          <w:t>27</w:t>
        </w:r>
        <w:r w:rsidR="0065543F">
          <w:rPr>
            <w:noProof/>
            <w:webHidden/>
          </w:rPr>
          <w:fldChar w:fldCharType="end"/>
        </w:r>
      </w:hyperlink>
    </w:p>
    <w:p w14:paraId="2A368E1F"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7" w:history="1">
        <w:r w:rsidR="0065543F" w:rsidRPr="00AA620E">
          <w:rPr>
            <w:rStyle w:val="Hyperlink"/>
            <w:rFonts w:eastAsia="Georgia"/>
            <w:noProof/>
          </w:rPr>
          <w:t>Tables</w:t>
        </w:r>
        <w:r w:rsidR="0065543F">
          <w:rPr>
            <w:noProof/>
            <w:webHidden/>
          </w:rPr>
          <w:tab/>
        </w:r>
        <w:r w:rsidR="0065543F">
          <w:rPr>
            <w:noProof/>
            <w:webHidden/>
          </w:rPr>
          <w:fldChar w:fldCharType="begin"/>
        </w:r>
        <w:r w:rsidR="0065543F">
          <w:rPr>
            <w:noProof/>
            <w:webHidden/>
          </w:rPr>
          <w:instrText xml:space="preserve"> PAGEREF _Toc27139107 \h </w:instrText>
        </w:r>
        <w:r w:rsidR="0065543F">
          <w:rPr>
            <w:noProof/>
            <w:webHidden/>
          </w:rPr>
        </w:r>
        <w:r w:rsidR="0065543F">
          <w:rPr>
            <w:noProof/>
            <w:webHidden/>
          </w:rPr>
          <w:fldChar w:fldCharType="separate"/>
        </w:r>
        <w:r w:rsidR="00945DF7">
          <w:rPr>
            <w:noProof/>
            <w:webHidden/>
          </w:rPr>
          <w:t>37</w:t>
        </w:r>
        <w:r w:rsidR="0065543F">
          <w:rPr>
            <w:noProof/>
            <w:webHidden/>
          </w:rPr>
          <w:fldChar w:fldCharType="end"/>
        </w:r>
      </w:hyperlink>
    </w:p>
    <w:p w14:paraId="09F6F9FB"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8" w:history="1">
        <w:r w:rsidR="0065543F" w:rsidRPr="00AA620E">
          <w:rPr>
            <w:rStyle w:val="Hyperlink"/>
            <w:rFonts w:eastAsia="Georgia"/>
            <w:noProof/>
          </w:rPr>
          <w:t>Figures</w:t>
        </w:r>
        <w:r w:rsidR="0065543F">
          <w:rPr>
            <w:noProof/>
            <w:webHidden/>
          </w:rPr>
          <w:tab/>
        </w:r>
        <w:r w:rsidR="0065543F">
          <w:rPr>
            <w:noProof/>
            <w:webHidden/>
          </w:rPr>
          <w:fldChar w:fldCharType="begin"/>
        </w:r>
        <w:r w:rsidR="0065543F">
          <w:rPr>
            <w:noProof/>
            <w:webHidden/>
          </w:rPr>
          <w:instrText xml:space="preserve"> PAGEREF _Toc27139108 \h </w:instrText>
        </w:r>
        <w:r w:rsidR="0065543F">
          <w:rPr>
            <w:noProof/>
            <w:webHidden/>
          </w:rPr>
        </w:r>
        <w:r w:rsidR="0065543F">
          <w:rPr>
            <w:noProof/>
            <w:webHidden/>
          </w:rPr>
          <w:fldChar w:fldCharType="separate"/>
        </w:r>
        <w:r w:rsidR="00945DF7">
          <w:rPr>
            <w:noProof/>
            <w:webHidden/>
          </w:rPr>
          <w:t>45</w:t>
        </w:r>
        <w:r w:rsidR="0065543F">
          <w:rPr>
            <w:noProof/>
            <w:webHidden/>
          </w:rPr>
          <w:fldChar w:fldCharType="end"/>
        </w:r>
      </w:hyperlink>
    </w:p>
    <w:p w14:paraId="62E0C6EE" w14:textId="77777777" w:rsidR="0065543F" w:rsidRDefault="00471803">
      <w:pPr>
        <w:pStyle w:val="TOC2"/>
        <w:tabs>
          <w:tab w:val="right" w:leader="dot" w:pos="8342"/>
        </w:tabs>
        <w:rPr>
          <w:rFonts w:asciiTheme="minorHAnsi" w:eastAsiaTheme="minorEastAsia" w:hAnsiTheme="minorHAnsi" w:cstheme="minorBidi"/>
          <w:noProof/>
          <w:sz w:val="22"/>
          <w:szCs w:val="22"/>
        </w:rPr>
      </w:pPr>
      <w:hyperlink w:anchor="_Toc27139109" w:history="1">
        <w:r w:rsidR="0065543F" w:rsidRPr="00AA620E">
          <w:rPr>
            <w:rStyle w:val="Hyperlink"/>
            <w:rFonts w:eastAsia="Georgia"/>
            <w:noProof/>
          </w:rPr>
          <w:t>Appendices</w:t>
        </w:r>
        <w:r w:rsidR="0065543F">
          <w:rPr>
            <w:noProof/>
            <w:webHidden/>
          </w:rPr>
          <w:tab/>
        </w:r>
        <w:r w:rsidR="0065543F">
          <w:rPr>
            <w:noProof/>
            <w:webHidden/>
          </w:rPr>
          <w:fldChar w:fldCharType="begin"/>
        </w:r>
        <w:r w:rsidR="0065543F">
          <w:rPr>
            <w:noProof/>
            <w:webHidden/>
          </w:rPr>
          <w:instrText xml:space="preserve"> PAGEREF _Toc27139109 \h </w:instrText>
        </w:r>
        <w:r w:rsidR="0065543F">
          <w:rPr>
            <w:noProof/>
            <w:webHidden/>
          </w:rPr>
        </w:r>
        <w:r w:rsidR="0065543F">
          <w:rPr>
            <w:noProof/>
            <w:webHidden/>
          </w:rPr>
          <w:fldChar w:fldCharType="separate"/>
        </w:r>
        <w:r w:rsidR="00945DF7">
          <w:rPr>
            <w:noProof/>
            <w:webHidden/>
          </w:rPr>
          <w:t>57</w:t>
        </w:r>
        <w:r w:rsidR="0065543F">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39096"/>
      <w:r w:rsidR="00FD751A">
        <w:lastRenderedPageBreak/>
        <w:t>LIST OF TABLES</w:t>
      </w:r>
      <w:bookmarkEnd w:id="6"/>
    </w:p>
    <w:p w14:paraId="3489A6DA" w14:textId="7A65D7E5"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w:t>
      </w:r>
      <w:r w:rsidR="004B1875">
        <w:t>7</w:t>
      </w:r>
    </w:p>
    <w:p w14:paraId="1FD2CBEB" w14:textId="318DACB0" w:rsidR="00FD751A" w:rsidRDefault="00FD751A" w:rsidP="00FD751A">
      <w:pPr>
        <w:spacing w:after="200" w:line="276" w:lineRule="auto"/>
        <w:ind w:firstLine="0"/>
      </w:pPr>
      <w:proofErr w:type="gramStart"/>
      <w:r>
        <w:t>Table 2.</w:t>
      </w:r>
      <w:proofErr w:type="gramEnd"/>
      <w:r>
        <w:t xml:space="preserve">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4B1875">
        <w:t>8</w:t>
      </w:r>
    </w:p>
    <w:p w14:paraId="74E5BE39" w14:textId="1C4CA52B" w:rsidR="00FD751A" w:rsidRDefault="00FD751A" w:rsidP="00FD751A">
      <w:pPr>
        <w:spacing w:after="200" w:line="276" w:lineRule="auto"/>
        <w:ind w:firstLine="0"/>
      </w:pPr>
      <w:proofErr w:type="gramStart"/>
      <w:r>
        <w:t>Table 3.</w:t>
      </w:r>
      <w:proofErr w:type="gramEnd"/>
      <w:r>
        <w:t xml:space="preserve">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4B1875">
        <w:t>9</w:t>
      </w:r>
    </w:p>
    <w:p w14:paraId="2CBF9854" w14:textId="38004C49" w:rsidR="00FD751A" w:rsidRDefault="00FD751A" w:rsidP="00FD751A">
      <w:pPr>
        <w:spacing w:after="200" w:line="276" w:lineRule="auto"/>
        <w:ind w:firstLine="0"/>
      </w:pPr>
      <w:proofErr w:type="gramStart"/>
      <w:r>
        <w:t>Table 4.</w:t>
      </w:r>
      <w:proofErr w:type="gramEnd"/>
      <w:r>
        <w:t xml:space="preserve">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rsidR="004B1875">
        <w:t>40</w:t>
      </w:r>
    </w:p>
    <w:p w14:paraId="4D439F83" w14:textId="5B809238" w:rsidR="00FD751A" w:rsidRDefault="00FD751A" w:rsidP="00FD751A">
      <w:pPr>
        <w:spacing w:after="200" w:line="276" w:lineRule="auto"/>
        <w:ind w:firstLine="0"/>
      </w:pPr>
      <w:proofErr w:type="gramStart"/>
      <w:r>
        <w:t>Tabl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8903CF">
        <w:t>4</w:t>
      </w:r>
      <w:r w:rsidR="004B1875">
        <w:t>1</w:t>
      </w:r>
    </w:p>
    <w:p w14:paraId="364B4BFE" w14:textId="4B967AEB" w:rsidR="00FD751A" w:rsidRDefault="00FD751A" w:rsidP="00FD751A">
      <w:pPr>
        <w:spacing w:after="200" w:line="276" w:lineRule="auto"/>
        <w:ind w:firstLine="0"/>
      </w:pPr>
      <w:proofErr w:type="gramStart"/>
      <w:r>
        <w:t>Table 6.</w:t>
      </w:r>
      <w:proofErr w:type="gramEnd"/>
      <w:r>
        <w:t xml:space="preserve">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4B1875">
        <w:t>2</w:t>
      </w:r>
    </w:p>
    <w:p w14:paraId="01AF1C3B" w14:textId="14462BEE" w:rsidR="00FD751A" w:rsidRDefault="00FD751A" w:rsidP="00FD751A">
      <w:pPr>
        <w:spacing w:after="200" w:line="276" w:lineRule="auto"/>
        <w:ind w:firstLine="0"/>
      </w:pPr>
      <w:proofErr w:type="gramStart"/>
      <w:r>
        <w:t>Table 7.</w:t>
      </w:r>
      <w:proofErr w:type="gramEnd"/>
      <w:r>
        <w:t xml:space="preserve">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4B1875">
        <w:t>3</w:t>
      </w:r>
    </w:p>
    <w:p w14:paraId="35DAA574" w14:textId="7B2D2967" w:rsidR="00FD751A" w:rsidRDefault="00FD751A" w:rsidP="00FD751A">
      <w:pPr>
        <w:spacing w:after="200" w:line="276" w:lineRule="auto"/>
        <w:ind w:firstLine="0"/>
      </w:pPr>
      <w:proofErr w:type="gramStart"/>
      <w:r>
        <w:t>Table 8.</w:t>
      </w:r>
      <w:proofErr w:type="gramEnd"/>
      <w:r>
        <w:t xml:space="preserve">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4B1875">
        <w:t>4</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7" w:name="_Toc27139097"/>
      <w:r>
        <w:lastRenderedPageBreak/>
        <w:t>LIST OF FIGURES</w:t>
      </w:r>
      <w:bookmarkEnd w:id="7"/>
    </w:p>
    <w:p w14:paraId="0C9EA2ED" w14:textId="5111F07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w:t>
      </w:r>
      <w:r w:rsidR="004B1875">
        <w:t>5</w:t>
      </w:r>
    </w:p>
    <w:p w14:paraId="3CDD11B9" w14:textId="208799A6" w:rsidR="00982442" w:rsidRDefault="00982442" w:rsidP="00982442">
      <w:pPr>
        <w:spacing w:after="200" w:line="276" w:lineRule="auto"/>
        <w:ind w:firstLine="0"/>
      </w:pPr>
      <w:proofErr w:type="gramStart"/>
      <w:r>
        <w:t>Figure 2.</w:t>
      </w:r>
      <w:proofErr w:type="gramEnd"/>
      <w:r>
        <w:t xml:space="preserve"> </w:t>
      </w:r>
      <w:r w:rsidR="00C33DE3">
        <w:rPr>
          <w:rStyle w:val="TableheadingChar"/>
        </w:rPr>
        <w:t xml:space="preserve">Potential surrogate-target relationships. Lines represent smoothed conditional means using the negative binomial distribution and the formula y ~ x, where y is a target (rows) and x is a surrogate (columns). Shaded portions represent </w:t>
      </w:r>
      <w:r w:rsidR="00C33DE3" w:rsidRPr="00402890">
        <w:rPr>
          <w:rStyle w:val="TableheadingChar"/>
        </w:rPr>
        <w:t>95% confidence</w:t>
      </w:r>
      <w:r w:rsidR="00C33DE3">
        <w:rPr>
          <w:rStyle w:val="TableheadingChar"/>
        </w:rPr>
        <w:t xml:space="preserve"> intervals of fitted values.</w:t>
      </w:r>
      <w:r w:rsidR="00C33DE3" w:rsidRPr="00402890">
        <w:rPr>
          <w:rStyle w:val="TableheadingChar"/>
        </w:rPr>
        <w:t xml:space="preserve"> </w:t>
      </w:r>
      <w:proofErr w:type="spellStart"/>
      <w:r w:rsidR="00C33DE3" w:rsidRPr="00402890">
        <w:rPr>
          <w:rStyle w:val="TableheadingChar"/>
        </w:rPr>
        <w:t>Nagelkerke’s</w:t>
      </w:r>
      <w:proofErr w:type="spellEnd"/>
      <w:r w:rsidR="00C33DE3" w:rsidRPr="00402890">
        <w:rPr>
          <w:rStyle w:val="TableheadingChar"/>
        </w:rPr>
        <w:t xml:space="preserve"> pseudo-r-squared values (</w:t>
      </w:r>
      <w:r w:rsidR="00C33DE3" w:rsidRPr="00114084">
        <w:rPr>
          <w:rStyle w:val="TableheadingChar"/>
          <w:i/>
        </w:rPr>
        <w:t>R</w:t>
      </w:r>
      <w:r w:rsidR="00C33DE3" w:rsidRPr="00114084">
        <w:rPr>
          <w:rStyle w:val="TableheadingChar"/>
          <w:vertAlign w:val="subscript"/>
        </w:rPr>
        <w:t>N</w:t>
      </w:r>
      <w:r w:rsidR="00C33DE3" w:rsidRPr="00114084">
        <w:rPr>
          <w:rStyle w:val="TableheadingChar"/>
          <w:vertAlign w:val="superscript"/>
        </w:rPr>
        <w:t>2</w:t>
      </w:r>
      <w:r w:rsidR="00C33DE3" w:rsidRPr="00402890">
        <w:rPr>
          <w:rStyle w:val="TableheadingChar"/>
        </w:rPr>
        <w:t xml:space="preserve">) are shown for the </w:t>
      </w:r>
      <w:r w:rsidR="00C33DE3">
        <w:rPr>
          <w:rStyle w:val="TableheadingChar"/>
        </w:rPr>
        <w:t>best</w:t>
      </w:r>
      <w:r w:rsidR="00C33DE3" w:rsidRPr="00402890">
        <w:rPr>
          <w:rStyle w:val="TableheadingChar"/>
        </w:rPr>
        <w:t xml:space="preserve"> surrogate for each </w:t>
      </w:r>
      <w:r w:rsidR="00C33DE3">
        <w:rPr>
          <w:rStyle w:val="TableheadingChar"/>
        </w:rPr>
        <w:t>target</w:t>
      </w:r>
      <w:r w:rsidR="00C33DE3" w:rsidRPr="00402890">
        <w:rPr>
          <w:rStyle w:val="TableheadingChar"/>
        </w:rPr>
        <w:t>.</w:t>
      </w:r>
      <w:r w:rsidR="00C33DE3">
        <w:rPr>
          <w:rStyle w:val="TableheadingChar"/>
        </w:rPr>
        <w:t xml:space="preserve"> Rugosity measured in centimeters. Data were collected from 8 coral reefs around Guana Island, BVI from 1992-2018.</w:t>
      </w:r>
      <w:r>
        <w:ptab w:relativeTo="margin" w:alignment="right" w:leader="dot"/>
      </w:r>
      <w:r w:rsidR="00906CED">
        <w:t>4</w:t>
      </w:r>
      <w:r w:rsidR="004B1875">
        <w:t>6</w:t>
      </w:r>
    </w:p>
    <w:p w14:paraId="07FDC5D2" w14:textId="5C81CAA0" w:rsidR="00982442" w:rsidRDefault="00982442" w:rsidP="00982442">
      <w:pPr>
        <w:spacing w:after="200" w:line="276" w:lineRule="auto"/>
        <w:ind w:firstLine="0"/>
      </w:pPr>
      <w:proofErr w:type="gramStart"/>
      <w:r>
        <w:t>Figure 3.</w:t>
      </w:r>
      <w:proofErr w:type="gramEnd"/>
      <w:r>
        <w:t xml:space="preserve">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proofErr w:type="gramStart"/>
      <w:r w:rsidR="001E5C78">
        <w:rPr>
          <w:rStyle w:val="TableheadingChar"/>
        </w:rPr>
        <w:t>.</w:t>
      </w:r>
      <w:r w:rsidR="00662C05" w:rsidRPr="00662C05">
        <w:t>.</w:t>
      </w:r>
      <w:proofErr w:type="gramEnd"/>
      <w:r>
        <w:ptab w:relativeTo="margin" w:alignment="right" w:leader="dot"/>
      </w:r>
      <w:r w:rsidR="00906CED">
        <w:t>4</w:t>
      </w:r>
      <w:r w:rsidR="004B1875">
        <w:t>7</w:t>
      </w:r>
    </w:p>
    <w:p w14:paraId="2D9AB413" w14:textId="18FC75C2" w:rsidR="00982442" w:rsidRDefault="00982442" w:rsidP="00982442">
      <w:pPr>
        <w:spacing w:after="200" w:line="276" w:lineRule="auto"/>
        <w:ind w:firstLine="0"/>
      </w:pPr>
      <w:proofErr w:type="gramStart"/>
      <w:r>
        <w:t>Figure 4.</w:t>
      </w:r>
      <w:proofErr w:type="gramEnd"/>
      <w:r>
        <w:t xml:space="preserve">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w:t>
      </w:r>
      <w:r w:rsidR="004B1875">
        <w:t>8</w:t>
      </w:r>
    </w:p>
    <w:p w14:paraId="22FB0BE1" w14:textId="7ACFB24E" w:rsidR="00982442" w:rsidRDefault="00982442" w:rsidP="00982442">
      <w:pPr>
        <w:spacing w:after="200" w:line="276" w:lineRule="auto"/>
        <w:ind w:firstLine="0"/>
      </w:pPr>
      <w:proofErr w:type="gramStart"/>
      <w:r>
        <w:t>Figur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proofErr w:type="gramStart"/>
      <w:r w:rsidR="001E5C78">
        <w:rPr>
          <w:rStyle w:val="TableheadingChar"/>
        </w:rPr>
        <w:t>.</w:t>
      </w:r>
      <w:r w:rsidR="00662C05">
        <w:t>.</w:t>
      </w:r>
      <w:proofErr w:type="gramEnd"/>
      <w:r>
        <w:ptab w:relativeTo="margin" w:alignment="right" w:leader="dot"/>
      </w:r>
      <w:r>
        <w:t>4</w:t>
      </w:r>
      <w:r w:rsidR="004B1875">
        <w:t>9</w:t>
      </w:r>
    </w:p>
    <w:p w14:paraId="14037B73" w14:textId="43FE7561" w:rsidR="00982442" w:rsidRDefault="00982442" w:rsidP="00982442">
      <w:pPr>
        <w:spacing w:after="200" w:line="276" w:lineRule="auto"/>
        <w:ind w:firstLine="0"/>
      </w:pPr>
      <w:proofErr w:type="gramStart"/>
      <w:r>
        <w:t>Figure 6.</w:t>
      </w:r>
      <w:proofErr w:type="gramEnd"/>
      <w:r>
        <w:t xml:space="preserve">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w:t>
      </w:r>
      <w:r w:rsidR="001E5C78">
        <w:rPr>
          <w:rStyle w:val="TableheadingChar"/>
        </w:rPr>
        <w:lastRenderedPageBreak/>
        <w:t xml:space="preserve">trend,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rsidR="004B1875">
        <w:t>50</w:t>
      </w:r>
    </w:p>
    <w:p w14:paraId="64A3B3E8" w14:textId="0E6CAA1D" w:rsidR="00982442" w:rsidRDefault="00982442" w:rsidP="00982442">
      <w:pPr>
        <w:spacing w:after="200" w:line="276" w:lineRule="auto"/>
        <w:ind w:firstLine="0"/>
      </w:pPr>
      <w:proofErr w:type="gramStart"/>
      <w:r>
        <w:t>Figure 7.</w:t>
      </w:r>
      <w:proofErr w:type="gramEnd"/>
      <w:r>
        <w:t xml:space="preserve">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8903CF">
        <w:t>5</w:t>
      </w:r>
      <w:r w:rsidR="004B1875">
        <w:t>1</w:t>
      </w:r>
    </w:p>
    <w:p w14:paraId="12CAC54F" w14:textId="5C7DC7E1" w:rsidR="001E5C78" w:rsidRDefault="00982442" w:rsidP="001E5C78">
      <w:pPr>
        <w:spacing w:after="200" w:line="276" w:lineRule="auto"/>
        <w:ind w:firstLine="0"/>
      </w:pPr>
      <w:proofErr w:type="gramStart"/>
      <w:r>
        <w:t>Figure 8.</w:t>
      </w:r>
      <w:proofErr w:type="gramEnd"/>
      <w:r>
        <w:t xml:space="preserve">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2018</w:t>
      </w:r>
      <w:proofErr w:type="gramStart"/>
      <w:r w:rsidR="001E5C78">
        <w:rPr>
          <w:rStyle w:val="TableheadingChar"/>
        </w:rPr>
        <w:t>.</w:t>
      </w:r>
      <w:r w:rsidR="00662C05" w:rsidRPr="00662C05">
        <w:t>.</w:t>
      </w:r>
      <w:proofErr w:type="gramEnd"/>
      <w:r>
        <w:ptab w:relativeTo="margin" w:alignment="right" w:leader="dot"/>
      </w:r>
      <w:r w:rsidR="00906CED">
        <w:t>5</w:t>
      </w:r>
      <w:r w:rsidR="004B1875">
        <w:t>2</w:t>
      </w:r>
      <w:r w:rsidR="001E5C78" w:rsidRPr="001E5C78">
        <w:t xml:space="preserve"> </w:t>
      </w:r>
    </w:p>
    <w:p w14:paraId="0786E8BC" w14:textId="5A005743"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w:t>
      </w:r>
      <w:r w:rsidR="004B1875">
        <w:t>3</w:t>
      </w:r>
    </w:p>
    <w:p w14:paraId="25790351" w14:textId="2D0F0A20" w:rsidR="001E5C78" w:rsidRDefault="001E5C78" w:rsidP="001E5C78">
      <w:pPr>
        <w:spacing w:after="200" w:line="276" w:lineRule="auto"/>
        <w:ind w:firstLine="0"/>
      </w:pPr>
      <w:proofErr w:type="gramStart"/>
      <w:r>
        <w:t xml:space="preserve">Figure </w:t>
      </w:r>
      <w:r w:rsidR="00177267">
        <w:t>10</w:t>
      </w:r>
      <w:r>
        <w:t>.</w:t>
      </w:r>
      <w:proofErr w:type="gramEnd"/>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4B1875">
        <w:t>4</w:t>
      </w:r>
    </w:p>
    <w:p w14:paraId="245B9B45" w14:textId="7C429F6C" w:rsidR="001E5C78" w:rsidRDefault="001E5C78" w:rsidP="001E5C78">
      <w:pPr>
        <w:spacing w:after="200" w:line="276" w:lineRule="auto"/>
        <w:ind w:firstLine="0"/>
      </w:pPr>
      <w:proofErr w:type="gramStart"/>
      <w:r>
        <w:t xml:space="preserve">Figure </w:t>
      </w:r>
      <w:r w:rsidR="00177267">
        <w:t>11</w:t>
      </w:r>
      <w:r>
        <w:t>.</w:t>
      </w:r>
      <w:proofErr w:type="gramEnd"/>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w:t>
      </w:r>
      <w:r w:rsidR="00177267">
        <w:rPr>
          <w:rStyle w:val="TableheadingChar"/>
        </w:rPr>
        <w:lastRenderedPageBreak/>
        <w:t xml:space="preserve">predictions using the negative binomial distribution and the formula y ~ x + year + 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4B1875">
        <w:t>5</w:t>
      </w:r>
    </w:p>
    <w:p w14:paraId="7EA5DB3D" w14:textId="4259ECFF" w:rsidR="001E5C78" w:rsidRDefault="001E5C78" w:rsidP="001E5C78">
      <w:pPr>
        <w:spacing w:after="200" w:line="276" w:lineRule="auto"/>
        <w:ind w:firstLine="0"/>
      </w:pPr>
      <w:proofErr w:type="gramStart"/>
      <w:r>
        <w:t xml:space="preserve">Figure </w:t>
      </w:r>
      <w:r w:rsidR="00177267">
        <w:t>12</w:t>
      </w:r>
      <w:r>
        <w:t>.</w:t>
      </w:r>
      <w:proofErr w:type="gramEnd"/>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rsidR="004B1875">
        <w:t>6</w:t>
      </w:r>
    </w:p>
    <w:p w14:paraId="7739AFE8" w14:textId="3C5F5CA3" w:rsidR="00982442" w:rsidRDefault="00982442" w:rsidP="00982442">
      <w:pPr>
        <w:spacing w:after="200" w:line="276" w:lineRule="auto"/>
        <w:ind w:firstLine="0"/>
      </w:pPr>
    </w:p>
    <w:p w14:paraId="33FE1544" w14:textId="77777777" w:rsidR="00D43B73" w:rsidRPr="007D1B38" w:rsidRDefault="007D1B38" w:rsidP="00D43B73">
      <w:pPr>
        <w:pStyle w:val="Heading1"/>
      </w:pPr>
      <w:r>
        <w:br w:type="page"/>
      </w:r>
      <w:bookmarkStart w:id="8" w:name="_Toc27139098"/>
      <w:r w:rsidR="00D43B73">
        <w:lastRenderedPageBreak/>
        <w:t>LIST OF APPENDICES</w:t>
      </w:r>
      <w:bookmarkEnd w:id="8"/>
    </w:p>
    <w:p w14:paraId="358298D0" w14:textId="20EAD59B" w:rsidR="00D43B73" w:rsidRDefault="00D43B73" w:rsidP="00D43B73">
      <w:pPr>
        <w:spacing w:after="200" w:line="276" w:lineRule="auto"/>
        <w:ind w:firstLine="0"/>
      </w:pPr>
      <w:r w:rsidRPr="0018320D">
        <w:t>Table A.1</w:t>
      </w:r>
      <w:r>
        <w:t>. Fish species included in richness calculations</w:t>
      </w:r>
      <w:r>
        <w:ptab w:relativeTo="margin" w:alignment="right" w:leader="dot"/>
      </w:r>
      <w:r>
        <w:t>5</w:t>
      </w:r>
      <w:r w:rsidR="004B1875">
        <w:t>8</w:t>
      </w:r>
    </w:p>
    <w:p w14:paraId="6E2D257F" w14:textId="72DC7A97" w:rsidR="00D43B73" w:rsidRDefault="00D43B73" w:rsidP="00D43B73">
      <w:pPr>
        <w:spacing w:after="200" w:line="276" w:lineRule="auto"/>
        <w:ind w:firstLine="0"/>
      </w:pPr>
      <w:r w:rsidRPr="0018320D">
        <w:t>Table A.</w:t>
      </w:r>
      <w:r>
        <w:t>2. Benthic species included in richness calculations</w:t>
      </w:r>
      <w:r>
        <w:ptab w:relativeTo="margin" w:alignment="right" w:leader="dot"/>
      </w:r>
      <w:r>
        <w:t>5</w:t>
      </w:r>
      <w:r w:rsidR="004B1875">
        <w:t>9</w:t>
      </w:r>
    </w:p>
    <w:p w14:paraId="55047358" w14:textId="2950AA63" w:rsidR="00D43B73" w:rsidRDefault="00D43B73" w:rsidP="00D43B73">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4B1875">
        <w:t>60</w:t>
      </w:r>
    </w:p>
    <w:p w14:paraId="26C9DAB3" w14:textId="6085261D" w:rsidR="00D43B73" w:rsidRDefault="00D43B73" w:rsidP="00D43B73">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8903CF">
        <w:t>6</w:t>
      </w:r>
      <w:r w:rsidR="004B1875">
        <w:t>1</w:t>
      </w:r>
    </w:p>
    <w:p w14:paraId="28D7D5CD" w14:textId="718104F4" w:rsidR="00D43B73" w:rsidRDefault="00D43B73" w:rsidP="00D43B73">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t>6</w:t>
      </w:r>
      <w:r w:rsidR="004B1875">
        <w:t>2</w:t>
      </w:r>
    </w:p>
    <w:p w14:paraId="7B31EBF7" w14:textId="2EAF882B" w:rsidR="00D43B73" w:rsidRDefault="00D43B73" w:rsidP="00D43B73">
      <w:pPr>
        <w:spacing w:after="200" w:line="276" w:lineRule="auto"/>
        <w:ind w:firstLine="0"/>
      </w:pPr>
      <w:r>
        <w:t>Figure</w:t>
      </w:r>
      <w:r w:rsidRPr="0018320D">
        <w:t xml:space="preserve"> A.</w:t>
      </w:r>
      <w:r>
        <w:t>6. Percent coral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3</w:t>
      </w:r>
    </w:p>
    <w:p w14:paraId="45366269" w14:textId="05B04537" w:rsidR="00D43B73" w:rsidRDefault="00D43B73" w:rsidP="00D43B73">
      <w:pPr>
        <w:spacing w:after="200" w:line="276" w:lineRule="auto"/>
        <w:ind w:firstLine="0"/>
      </w:pPr>
      <w:r>
        <w:t>Figure</w:t>
      </w:r>
      <w:r w:rsidRPr="0018320D">
        <w:t xml:space="preserve"> A.</w:t>
      </w:r>
      <w:r>
        <w:t>7. Percent sponge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4</w:t>
      </w:r>
    </w:p>
    <w:p w14:paraId="526A1D67" w14:textId="2327908F" w:rsidR="00D43B73" w:rsidRDefault="00D43B73" w:rsidP="00D43B73">
      <w:pPr>
        <w:spacing w:after="200" w:line="276" w:lineRule="auto"/>
        <w:ind w:firstLine="0"/>
      </w:pPr>
      <w:r>
        <w:t>Figure</w:t>
      </w:r>
      <w:r w:rsidRPr="0018320D">
        <w:t xml:space="preserve"> A.</w:t>
      </w:r>
      <w:r>
        <w:t xml:space="preserve">8. </w:t>
      </w:r>
      <w:proofErr w:type="gramStart"/>
      <w:r w:rsidRPr="00153AA4">
        <w:t>Rugosity (in cm) over the 27 year study period from 1992-2018, where year 0 is 1992.</w:t>
      </w:r>
      <w:proofErr w:type="gramEnd"/>
      <w:r w:rsidRPr="00153AA4">
        <w:t xml:space="preserve">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4B1875">
        <w:t>5</w:t>
      </w:r>
    </w:p>
    <w:p w14:paraId="4CE3EA6D" w14:textId="77777777" w:rsidR="004B1875" w:rsidRDefault="00D43B73" w:rsidP="00D43B73">
      <w:pPr>
        <w:spacing w:after="200" w:line="276" w:lineRule="auto"/>
        <w:ind w:firstLine="0"/>
      </w:pPr>
      <w:r>
        <w:t>Figure</w:t>
      </w:r>
      <w:r w:rsidRPr="0018320D">
        <w:t xml:space="preserve"> A.</w:t>
      </w:r>
      <w:r>
        <w:t xml:space="preserve">9. 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w:t>
      </w:r>
      <w:r>
        <w:rPr>
          <w:rStyle w:val="TableheadingChar"/>
        </w:rPr>
        <w:lastRenderedPageBreak/>
        <w:t xml:space="preserve">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p>
    <w:p w14:paraId="4BF6C84B" w14:textId="06DF0B39" w:rsidR="00D43B73" w:rsidRDefault="004B1875" w:rsidP="00D43B73">
      <w:pPr>
        <w:spacing w:after="200" w:line="276" w:lineRule="auto"/>
        <w:ind w:firstLine="0"/>
      </w:pPr>
      <w:r>
        <w:ptab w:relativeTo="margin" w:alignment="right" w:leader="dot"/>
      </w:r>
      <w:r w:rsidR="00D43B73">
        <w:t>6</w:t>
      </w:r>
      <w:r>
        <w:t>6</w:t>
      </w:r>
    </w:p>
    <w:p w14:paraId="556EB0D9" w14:textId="2E0D78B4" w:rsidR="00D43B73" w:rsidRDefault="00D43B73" w:rsidP="00D43B73">
      <w:pPr>
        <w:spacing w:after="200" w:line="276" w:lineRule="auto"/>
        <w:ind w:firstLine="0"/>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4B1875">
        <w:t>7</w:t>
      </w:r>
    </w:p>
    <w:p w14:paraId="1283593D" w14:textId="33C6EB47" w:rsidR="00D43B73" w:rsidRDefault="00D43B73" w:rsidP="00D43B73">
      <w:pPr>
        <w:spacing w:after="200" w:line="276" w:lineRule="auto"/>
        <w:ind w:firstLine="0"/>
      </w:pPr>
      <w:r>
        <w:t>Figure</w:t>
      </w:r>
      <w:r w:rsidRPr="0018320D">
        <w:t xml:space="preserve"> A.</w:t>
      </w:r>
      <w:r>
        <w:t xml:space="preserve">11.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roofErr w:type="gramStart"/>
      <w:r>
        <w:rPr>
          <w:rStyle w:val="TableheadingChar"/>
        </w:rPr>
        <w:t>.</w:t>
      </w:r>
      <w:r>
        <w:t>.</w:t>
      </w:r>
      <w:proofErr w:type="gramEnd"/>
      <w:r>
        <w:ptab w:relativeTo="margin" w:alignment="right" w:leader="dot"/>
      </w:r>
      <w:r>
        <w:t>6</w:t>
      </w:r>
      <w:r w:rsidR="004B1875">
        <w:t>8</w:t>
      </w:r>
    </w:p>
    <w:p w14:paraId="54033BEC" w14:textId="43BE68FE" w:rsidR="00D43B73" w:rsidRDefault="00D43B73" w:rsidP="00D43B73">
      <w:pPr>
        <w:spacing w:after="200" w:line="276" w:lineRule="auto"/>
        <w:ind w:firstLine="0"/>
      </w:pPr>
      <w:r>
        <w:t>Figure</w:t>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t>6</w:t>
      </w:r>
      <w:r w:rsidR="004B1875">
        <w:t>9</w:t>
      </w:r>
    </w:p>
    <w:p w14:paraId="1B1EA082" w14:textId="57DC5EE6" w:rsidR="00D43B73" w:rsidRDefault="00D43B73" w:rsidP="00D43B73">
      <w:pPr>
        <w:spacing w:after="200" w:line="276" w:lineRule="auto"/>
        <w:ind w:firstLine="0"/>
      </w:pPr>
      <w:r>
        <w:t>Figure</w:t>
      </w:r>
      <w:r w:rsidRPr="0018320D">
        <w:t xml:space="preserve"> A.</w:t>
      </w:r>
      <w:r>
        <w:t xml:space="preserve">13.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4B1875">
        <w:t>70</w:t>
      </w:r>
    </w:p>
    <w:p w14:paraId="0100518E" w14:textId="51568882" w:rsidR="00D43B73" w:rsidRDefault="00D43B73" w:rsidP="00D43B73">
      <w:pPr>
        <w:spacing w:after="200" w:line="276" w:lineRule="auto"/>
        <w:ind w:firstLine="0"/>
      </w:pPr>
      <w:r>
        <w:t>Figure</w:t>
      </w:r>
      <w:r w:rsidRPr="0018320D">
        <w:t xml:space="preserve"> A.</w:t>
      </w:r>
      <w:r>
        <w:t xml:space="preserve">14.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8903CF">
        <w:t>7</w:t>
      </w:r>
      <w:r w:rsidR="004B1875">
        <w:t>1</w:t>
      </w:r>
    </w:p>
    <w:p w14:paraId="04455C27" w14:textId="7B771351" w:rsidR="00D43B73" w:rsidRDefault="00D43B73" w:rsidP="00D43B73">
      <w:pPr>
        <w:spacing w:after="200" w:line="276" w:lineRule="auto"/>
        <w:ind w:firstLine="0"/>
      </w:pPr>
      <w:r>
        <w:t>Figure</w:t>
      </w:r>
      <w:r w:rsidRPr="0018320D">
        <w:t xml:space="preserve"> A.</w:t>
      </w:r>
      <w:r>
        <w:t xml:space="preserve">15.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t>7</w:t>
      </w:r>
      <w:r w:rsidR="004B1875">
        <w:t>2</w:t>
      </w:r>
    </w:p>
    <w:p w14:paraId="73ECF40C" w14:textId="33AA637F" w:rsidR="00D43B73" w:rsidRDefault="00D43B73" w:rsidP="00D43B73">
      <w:pPr>
        <w:spacing w:after="200" w:line="276" w:lineRule="auto"/>
        <w:ind w:firstLine="0"/>
      </w:pPr>
      <w:r>
        <w:lastRenderedPageBreak/>
        <w:t>Figure</w:t>
      </w:r>
      <w:r w:rsidRPr="0018320D">
        <w:t xml:space="preserve"> A.</w:t>
      </w:r>
      <w:r>
        <w:t xml:space="preserve">16.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7</w:t>
      </w:r>
      <w:r w:rsidR="004B1875">
        <w:t>3</w:t>
      </w:r>
    </w:p>
    <w:p w14:paraId="645B5852" w14:textId="6928AAB5" w:rsidR="00D43B73" w:rsidRDefault="00D43B73" w:rsidP="00D43B73">
      <w:pPr>
        <w:spacing w:after="200" w:line="276" w:lineRule="auto"/>
        <w:ind w:firstLine="0"/>
      </w:pPr>
      <w:r>
        <w:t>Figure</w:t>
      </w:r>
      <w:r w:rsidRPr="0018320D">
        <w:t xml:space="preserve"> A.</w:t>
      </w:r>
      <w:r>
        <w:t xml:space="preserve">17. </w:t>
      </w:r>
      <w:proofErr w:type="gramStart"/>
      <w:r w:rsidRPr="006E1238">
        <w:t>Spong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4B1875">
        <w:t>4</w:t>
      </w:r>
    </w:p>
    <w:p w14:paraId="1F582FDC" w14:textId="56C90877" w:rsidR="00D43B73" w:rsidRDefault="00D43B73" w:rsidP="00D43B73">
      <w:pPr>
        <w:spacing w:after="200" w:line="276" w:lineRule="auto"/>
        <w:ind w:firstLine="0"/>
      </w:pPr>
      <w:r>
        <w:t>Figure</w:t>
      </w:r>
      <w:r w:rsidRPr="0018320D">
        <w:t xml:space="preserve"> A.</w:t>
      </w:r>
      <w:r>
        <w:t xml:space="preserve">18. </w:t>
      </w:r>
      <w:proofErr w:type="gramStart"/>
      <w:r>
        <w:t>Fish</w:t>
      </w:r>
      <w:r w:rsidRPr="006E1238">
        <w:t xml:space="preserv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4B1875">
        <w:t>5</w:t>
      </w:r>
    </w:p>
    <w:p w14:paraId="1530DE3F" w14:textId="0944C6D8" w:rsidR="00D43B73" w:rsidRDefault="00D43B73" w:rsidP="00D43B73">
      <w:pPr>
        <w:spacing w:after="200" w:line="276" w:lineRule="auto"/>
        <w:ind w:firstLine="0"/>
      </w:pPr>
      <w:r>
        <w:t>Table</w:t>
      </w:r>
      <w:r w:rsidRPr="0018320D">
        <w:t xml:space="preserve"> A.</w:t>
      </w:r>
      <w:r>
        <w:t xml:space="preserve">19. 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ptab w:relativeTo="margin" w:alignment="right" w:leader="dot"/>
      </w:r>
      <w:r>
        <w:t>7</w:t>
      </w:r>
      <w:r w:rsidR="004B1875">
        <w:t>6</w:t>
      </w:r>
    </w:p>
    <w:p w14:paraId="0ECAC9C4" w14:textId="7426A2DB" w:rsidR="00D43B73" w:rsidRDefault="00D43B73" w:rsidP="00D43B73">
      <w:pPr>
        <w:spacing w:after="200" w:line="276" w:lineRule="auto"/>
        <w:ind w:firstLine="0"/>
      </w:pPr>
      <w:r>
        <w:t>Table</w:t>
      </w:r>
      <w:r w:rsidRPr="0018320D">
        <w:t xml:space="preserve"> A.</w:t>
      </w:r>
      <w:r>
        <w:t xml:space="preserve">20. 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ptab w:relativeTo="margin" w:alignment="right" w:leader="dot"/>
      </w:r>
      <w:r>
        <w:t>7</w:t>
      </w:r>
      <w:r w:rsidR="004B1875">
        <w:t>7</w:t>
      </w:r>
    </w:p>
    <w:p w14:paraId="14AB247F" w14:textId="5D6DED77" w:rsidR="00D43B73" w:rsidRDefault="00D43B73" w:rsidP="00D43B73">
      <w:pPr>
        <w:spacing w:after="200" w:line="276" w:lineRule="auto"/>
        <w:ind w:firstLine="0"/>
      </w:pPr>
      <w:r>
        <w:t>Table</w:t>
      </w:r>
      <w:r w:rsidRPr="0018320D">
        <w:t xml:space="preserve"> A.</w:t>
      </w:r>
      <w:r>
        <w:t xml:space="preserve">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ptab w:relativeTo="margin" w:alignment="right" w:leader="dot"/>
      </w:r>
      <w:r>
        <w:t>7</w:t>
      </w:r>
      <w:r w:rsidR="004B1875">
        <w:t>8</w:t>
      </w:r>
    </w:p>
    <w:p w14:paraId="04A3C9C6" w14:textId="5BB8F237" w:rsidR="00D43B73" w:rsidRDefault="00D43B73" w:rsidP="00D43B73">
      <w:pPr>
        <w:spacing w:after="200" w:line="276" w:lineRule="auto"/>
        <w:ind w:firstLine="0"/>
      </w:pPr>
      <w:r>
        <w:t>Table</w:t>
      </w:r>
      <w:r w:rsidRPr="0018320D">
        <w:t xml:space="preserve"> A.</w:t>
      </w:r>
      <w:r>
        <w:t xml:space="preserve">22. 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ptab w:relativeTo="margin" w:alignment="right" w:leader="dot"/>
      </w:r>
      <w:r>
        <w:t>7</w:t>
      </w:r>
      <w:r w:rsidR="004B1875">
        <w:t>9</w:t>
      </w:r>
    </w:p>
    <w:p w14:paraId="1A8055CC" w14:textId="3B2AFC90" w:rsidR="00D43B73" w:rsidRDefault="00D43B73" w:rsidP="00D43B73">
      <w:pPr>
        <w:spacing w:after="200" w:line="276" w:lineRule="auto"/>
        <w:ind w:firstLine="0"/>
      </w:pPr>
      <w:r>
        <w:lastRenderedPageBreak/>
        <w:t>Table</w:t>
      </w:r>
      <w:r w:rsidRPr="0018320D">
        <w:t xml:space="preserve"> A.</w:t>
      </w:r>
      <w:r>
        <w:t xml:space="preserve">23. 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ptab w:relativeTo="margin" w:alignment="right" w:leader="dot"/>
      </w:r>
      <w:r w:rsidR="004B1875">
        <w:t>80</w:t>
      </w:r>
    </w:p>
    <w:p w14:paraId="486834AC" w14:textId="45DD110D" w:rsidR="00D43B73" w:rsidRDefault="00D43B73" w:rsidP="00D43B73">
      <w:pPr>
        <w:spacing w:after="200" w:line="276" w:lineRule="auto"/>
        <w:ind w:firstLine="0"/>
      </w:pPr>
      <w:r>
        <w:t>Figure</w:t>
      </w:r>
      <w:r w:rsidRPr="0018320D">
        <w:t xml:space="preserve"> A.</w:t>
      </w:r>
      <w:r>
        <w:t>24. 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ptab w:relativeTo="margin" w:alignment="right" w:leader="dot"/>
      </w:r>
      <w:r w:rsidR="008903CF">
        <w:t>8</w:t>
      </w:r>
      <w:r w:rsidR="004B1875">
        <w:t>1</w:t>
      </w:r>
    </w:p>
    <w:p w14:paraId="60B981D9" w14:textId="77777777" w:rsidR="00D43B73" w:rsidRDefault="00D43B73" w:rsidP="00D43B73">
      <w:pPr>
        <w:spacing w:after="200" w:line="276" w:lineRule="auto"/>
        <w:ind w:firstLine="0"/>
      </w:pPr>
      <w:r>
        <w:br w:type="page"/>
      </w:r>
    </w:p>
    <w:p w14:paraId="47B75A17" w14:textId="77777777" w:rsidR="00D43B73" w:rsidRDefault="00D43B73" w:rsidP="00D43B73">
      <w:pPr>
        <w:spacing w:after="200" w:line="276" w:lineRule="auto"/>
        <w:ind w:firstLine="0"/>
        <w:sectPr w:rsidR="00D43B73"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52DE44B1" w:rsidR="003474A6" w:rsidRPr="003474A6" w:rsidRDefault="003474A6" w:rsidP="00D43B73">
      <w:pPr>
        <w:pStyle w:val="Heading1"/>
      </w:pPr>
      <w:bookmarkStart w:id="9" w:name="_Toc27139099"/>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0" w:name="_Toc27139100"/>
      <w:r w:rsidRPr="00B42A1E">
        <w:lastRenderedPageBreak/>
        <w:t>Abstract</w:t>
      </w:r>
      <w:bookmarkEnd w:id="10"/>
    </w:p>
    <w:p w14:paraId="7936FCC2" w14:textId="4E57AA7F" w:rsidR="00C32A8C" w:rsidRDefault="00301435" w:rsidP="00297715">
      <w:r w:rsidRPr="00301435">
        <w:t xml:space="preserve"> Global biodiversity declines associated with anthropogenic stressors have motivated researchers to implement monitoring programs to estimate species richness for major taxonomic groups. Due to logistical challenges of species identification, there have been efforts to use biological and abiotic surrogates as indicators of species richness targets. An effective surrogate has two essential features: first, it takes less time, money, and experience to measure than the target and second, it maintains a consistently strong correlation with the target over space and time. Few studies, however, have explicitly investigated surrogate effectiveness over time, and those that have are typically quite short. Our main aim was thus to study how surrogate-target relationships vary in space and time, with a particular emphasis on multi-decadal temporal changes. We used coral reefs as a study system because they support high biodiversity and have been strongly affected globally over the past several decades by natural and anthropogenic stressors. Coral reef assessments have primarily focused on monitoring species richness of fish and hard corals due to the ecological and economical value of these taxonomic groups. The species richness of these conspicuous, well-studied taxonomic groups has been extrapolated to represent the richness of other coral reef taxa or to represent total species richness of coral reefs. However, the reliability of these extrapolations is not well-studied, and we used sponges as a case study to assess whether surrogates for fish and coral species richness can be used to predict the richness of other groups. We selected two simple biotic surrogates (total coral cover and total sponge cover) and one abiotic surrogate (reef rugosity) to predict richness of corals, fish, sponges, and richness of the three groups </w:t>
      </w:r>
      <w:r w:rsidRPr="00301435">
        <w:lastRenderedPageBreak/>
        <w:t>pooled. To study how these surrogate-target relationships vary over time and space we used 27 years of monitoring data from eight sites around Guana Island in the British Virgin Islands. Our first objective was to determine which of three candidate surrogates (coral cover, sponge cover, rugosity) was most strongly correlated with each of four separate targets (species richness of corals, fishes, sponges, and richness of the three groups pooled). To address this objective, we compared a set of simple models of each of the candidate surrogates as predictors using AICc. We found that, of our candidate surrogates, coral cover was the best surrogate for coral and sponge richness and rugosity was the best surrogate for fish richness and richness of the three groups pooled. Our second objective was to determine if the relationships between the surrogate and corresponding target remain consistent among sites and, most importantly, are stable over time. For this objective, we compared models of the best surrogate as a predictor with additional terms to account for change over the duration of the study and vari</w:t>
      </w:r>
      <w:r w:rsidR="00D46FD2">
        <w:t xml:space="preserve">ation across sites using AICc. </w:t>
      </w:r>
      <w:r w:rsidRPr="00301435">
        <w:t>We found that coral cover was a stable surrogate for coral richness because the rankings of species richness among sites were consistent over time. The coral cover- sponge richness relationship was weak and was of limited quantitative predictive ability across both space and time. Rugosity was a relatively poor spatial surrogate for fish richness but, at any given site, temporal changes in the rugosity-fish richness relatio</w:t>
      </w:r>
      <w:r w:rsidR="00D46FD2">
        <w:t>nship were comparatively minor.</w:t>
      </w:r>
      <w:r w:rsidRPr="00301435">
        <w:t xml:space="preserve"> The surrogate-target relationship between rugosity and richness of the three groups pooled was qualitatively stable because simple rankings of species richness among sites are expected to remain consistent over time. Notably, we found that surrogate-target relationships for coral and sponge richness changed quantitatively over the 27 </w:t>
      </w:r>
      <w:r w:rsidRPr="00301435">
        <w:lastRenderedPageBreak/>
        <w:t>years of the study. For both targets, using the initial surrogate-target relationship to extrapolate over time would have resulted in a steadily increasing underestimate of species richness. All of the surrogates tested were qualitatively stable over time in the sense that rankings of species richness among sites were consistent over nearly three decades. Our findings suggest that monitoring of cost-effective surrogates is appropriate in tracking changes in the relative species richness of coral reef communities and that priority areas selected using a one-off spatial survey are likely to retain the features that made them priority areas.</w:t>
      </w:r>
    </w:p>
    <w:p w14:paraId="1EBE76C5" w14:textId="77777777" w:rsidR="00301435" w:rsidRDefault="00301435" w:rsidP="00297715">
      <w:pPr>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1" w:name="_Toc27139101"/>
      <w:r>
        <w:lastRenderedPageBreak/>
        <w:t>Introduction</w:t>
      </w:r>
      <w:bookmarkEnd w:id="11"/>
      <w:r>
        <w:t xml:space="preserve"> </w:t>
      </w:r>
    </w:p>
    <w:p w14:paraId="44C1DF3E" w14:textId="64C91CC5" w:rsidR="00A679EA" w:rsidRDefault="00A679EA" w:rsidP="00CC386C">
      <w:bookmarkStart w:id="12" w:name="_gjdgxs" w:colFirst="0" w:colLast="0"/>
      <w:bookmarkEnd w:id="12"/>
      <w:r>
        <w:t xml:space="preserve">Biodiversity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r>
        <w:t xml:space="preserve">. Even for taxonomic groups that can be completely inventoried in principle, monitoring strategies that could detect all species in a given habitat are often prohibitively expensive and time-consuming </w:t>
      </w:r>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r>
        <w:t>.</w:t>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changes that influence the target must have a qualitatively similar influence on the surrogate </w:t>
      </w:r>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13" w:name="_q2hepsd6fli" w:colFirst="0" w:colLast="0"/>
      <w:bookmarkEnd w:id="13"/>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7A386F99" w:rsidR="0091385A" w:rsidRDefault="00BF4B5F" w:rsidP="004D4A2E">
      <w:r>
        <w:t>Because c</w:t>
      </w:r>
      <w:r w:rsidR="004D4A2E">
        <w:t>orals and 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 xml:space="preserve">coral reef taxa) or subset-taxa surrogates </w:t>
      </w:r>
      <w:r w:rsidR="004D4A2E">
        <w:fldChar w:fldCharType="begin" w:fldLock="1"/>
      </w:r>
      <w:r w:rsidR="00686E40">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label":"figure","prefix":"their richness is extrapolated to represent total species richness; ","uris":["http://www.mendeley.com/documents/?uuid=58568ea3-e997-480a-87fa-67934e6ce233"]}],"mendeley":{"formattedCitation":"(their richness is extrapolated to represent total species richness; Graham et al., 2006)","plainTextFormattedCitation":"(their richness is extrapolated to represent total species richness; Graham et al., 2006)","previouslyFormattedCitation":"(their richness is extrapolated to represent total species richness; Graham et al., 2006)"},"properties":{"noteIndex":0},"schema":"https://github.com/citation-style-language/schema/raw/master/csl-citation.json"}</w:instrText>
      </w:r>
      <w:r w:rsidR="004D4A2E">
        <w:fldChar w:fldCharType="separate"/>
      </w:r>
      <w:r w:rsidR="00297715" w:rsidRPr="00297715">
        <w:rPr>
          <w:noProof/>
        </w:rPr>
        <w:t>(their richness is extrapolated to represent total species richness; Graham et al., 2006)</w:t>
      </w:r>
      <w:r w:rsidR="004D4A2E">
        <w:fldChar w:fldCharType="end"/>
      </w:r>
      <w:r w:rsidR="004D4A2E">
        <w:t>. 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e selected sponges because they </w:t>
      </w:r>
      <w:r w:rsidR="007F2B9D">
        <w:t>represent a common benthic group that is</w:t>
      </w:r>
      <w:r w:rsidR="0091385A">
        <w:t xml:space="preserve"> of functional importance </w:t>
      </w:r>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by coral reef biologists</w:t>
      </w:r>
      <w:r w:rsidR="005703FE">
        <w:t>,</w:t>
      </w:r>
      <w:r w:rsidR="00043545" w:rsidRPr="00043545">
        <w:t xml:space="preserve">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14" w:name="_Toc27139102"/>
      <w:r>
        <w:lastRenderedPageBreak/>
        <w:t>Material and Methods</w:t>
      </w:r>
      <w:bookmarkEnd w:id="14"/>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15" w:name="_fwntfdganz29" w:colFirst="0" w:colLast="0"/>
      <w:bookmarkEnd w:id="15"/>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Nocturnal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16" w:name="_j2rsg1phwf4n" w:colFirst="0" w:colLast="0"/>
      <w:bookmarkEnd w:id="1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management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w:t>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B726376"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r w:rsidR="0050609C">
        <w:rPr>
          <w:highlight w:val="white"/>
        </w:rPr>
        <w:t>log-</w:t>
      </w:r>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5C715B94"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year, site, </w:t>
      </w:r>
      <w:r w:rsidR="00437F09">
        <w:t xml:space="preserve">or </w:t>
      </w:r>
      <w:r w:rsidR="00EF2F0E">
        <w:t xml:space="preserve">terms for both </w:t>
      </w:r>
      <w:r>
        <w:t>year</w:t>
      </w:r>
      <w:r w:rsidR="00EF2F0E">
        <w:t xml:space="preserve"> and</w:t>
      </w:r>
      <w:r>
        <w:t xml:space="preserve"> 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17" w:name="_6921849kdo93" w:colFirst="0" w:colLast="0"/>
      <w:bookmarkStart w:id="18" w:name="_wewp8zkd7499" w:colFirst="0" w:colLast="0"/>
      <w:bookmarkStart w:id="19" w:name="_Toc27139103"/>
      <w:bookmarkEnd w:id="17"/>
      <w:bookmarkEnd w:id="18"/>
      <w:r w:rsidRPr="001E5C78">
        <w:lastRenderedPageBreak/>
        <w:t>Results</w:t>
      </w:r>
      <w:bookmarkEnd w:id="19"/>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r w:rsidR="00CE6A58">
        <w:t xml:space="preserve">not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20" w:name="_nujrgjx5taud" w:colFirst="0" w:colLast="0"/>
      <w:bookmarkStart w:id="21" w:name="_h6w7xsrogjxa" w:colFirst="0" w:colLast="0"/>
      <w:bookmarkEnd w:id="20"/>
      <w:bookmarkEnd w:id="21"/>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22" w:name="_rmzz1zfdvwy1" w:colFirst="0" w:colLast="0"/>
      <w:bookmarkEnd w:id="22"/>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BED787F"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the elevation of the relationship between coral cover and coral richness changed over time (Table 5,</w:t>
      </w:r>
      <w:r w:rsidR="00CE52D2">
        <w:t xml:space="preserve"> Fig. </w:t>
      </w:r>
      <w:r>
        <w:t xml:space="preserve">3). To </w:t>
      </w:r>
      <w:r w:rsidR="007204FA">
        <w:lastRenderedPageBreak/>
        <w:t>visualize</w:t>
      </w:r>
      <w:r>
        <w:t xml:space="preserve"> this </w:t>
      </w:r>
      <w:r w:rsidR="00894CE7">
        <w:t>finding</w:t>
      </w:r>
      <w:r>
        <w:t xml:space="preserve">, we plotted year as a </w:t>
      </w:r>
      <w:r w:rsidR="00CE31D2">
        <w:t>categorical</w:t>
      </w:r>
      <w:r>
        <w:t xml:space="preserve"> factor (Fig. </w:t>
      </w:r>
      <w:r w:rsidR="00F260D3">
        <w:t>4</w:t>
      </w:r>
      <w:r>
        <w:t>)</w:t>
      </w:r>
      <w:r w:rsidR="007204FA">
        <w:t>,</w:t>
      </w:r>
      <w:r>
        <w:t xml:space="preserve"> </w:t>
      </w:r>
      <w:r w:rsidR="007204FA">
        <w:t>which</w:t>
      </w:r>
      <w:r>
        <w:t xml:space="preserve"> </w:t>
      </w:r>
      <w:r w:rsidR="007204FA">
        <w:t>illustrates how</w:t>
      </w:r>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24D6431"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the elevation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r w:rsidR="00867ECF">
        <w:t xml:space="preserve">sponge </w:t>
      </w:r>
      <w:r w:rsidR="001A4665">
        <w:t>s</w:t>
      </w:r>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r w:rsidR="00867ECF">
        <w:t>T</w:t>
      </w:r>
      <w:r w:rsidRPr="00A84111">
        <w:t xml:space="preserve">he relationship between sponge cover and coral richness </w:t>
      </w:r>
      <w:r w:rsidR="001D74A3">
        <w:t>was</w:t>
      </w:r>
      <w:r w:rsidR="00867ECF">
        <w:t>, however,</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r w:rsidR="00867ECF">
        <w:t xml:space="preserve">a </w:t>
      </w:r>
      <w:r w:rsidRPr="00A84111">
        <w:t xml:space="preserve">ranking of </w:t>
      </w:r>
      <w:r w:rsidR="00867ECF">
        <w:t xml:space="preserve">sites by </w:t>
      </w:r>
      <w:r w:rsidR="00133311">
        <w:t xml:space="preserve">relative </w:t>
      </w:r>
      <w:r w:rsidR="00E864AB" w:rsidRPr="00A84111">
        <w:t>species richness</w:t>
      </w:r>
      <w:r w:rsidRPr="00A84111">
        <w:t xml:space="preserve"> </w:t>
      </w:r>
      <w:r w:rsidR="00867ECF">
        <w:t>should</w:t>
      </w:r>
      <w:r w:rsidRPr="00A84111">
        <w:t xml:space="preserve"> remain </w:t>
      </w:r>
      <w:r w:rsidRPr="00A84111">
        <w:lastRenderedPageBreak/>
        <w:t>consistent over time.</w:t>
      </w:r>
      <w:r>
        <w:t xml:space="preserve"> </w:t>
      </w:r>
      <w:r>
        <w:rPr>
          <w:highlight w:val="white"/>
        </w:rPr>
        <w:t xml:space="preserve">Overall,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There was thus little evidence for systematic temporal change in the surrogate-target relationship over the study-period, but there were marked differences among sites in the elevation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BDD9109"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rsidR="00F260D3">
        <w:t>(Fig. 10</w:t>
      </w:r>
      <w:r>
        <w:t xml:space="preserve">). The </w:t>
      </w:r>
      <w:r w:rsidR="0033113F">
        <w:t xml:space="preserve">specific </w:t>
      </w:r>
      <w:r>
        <w:t>sites with high and low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elevation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pPr>
      <w:bookmarkStart w:id="23" w:name="_Toc27139104"/>
      <w:r>
        <w:lastRenderedPageBreak/>
        <w:t>Discussion</w:t>
      </w:r>
      <w:bookmarkEnd w:id="23"/>
    </w:p>
    <w:p w14:paraId="1C03EA43" w14:textId="35048A0E" w:rsidR="00EA3A64" w:rsidRPr="00435D04" w:rsidRDefault="00EA3A64" w:rsidP="00FC06FA">
      <w:pPr>
        <w:pStyle w:val="Heading3"/>
      </w:pPr>
      <w:r>
        <w:t xml:space="preserve">Objective 1: Identifying </w:t>
      </w:r>
      <w:r w:rsidRPr="00EA3A64">
        <w:t>effective</w:t>
      </w:r>
      <w:r>
        <w:t xml:space="preserve"> surrogates for each target</w:t>
      </w:r>
    </w:p>
    <w:p w14:paraId="3CD14EC8" w14:textId="01811907" w:rsidR="00B677D7" w:rsidRDefault="00EA3A64" w:rsidP="00EA3A64">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r>
        <w:t xml:space="preserve">. </w:t>
      </w:r>
      <w:r w:rsidR="008A47F4">
        <w:t>C</w:t>
      </w:r>
      <w:r w:rsidR="00D51F60">
        <w:t>orrelations between rugosity and different measures of fish abundance are well-established</w:t>
      </w:r>
      <w:r w:rsidR="001B23C1">
        <w:t xml:space="preserve"> </w:t>
      </w:r>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r w:rsidR="001B23C1">
        <w:t xml:space="preserve">, </w:t>
      </w:r>
      <w:r w:rsidR="008A47F4">
        <w:t xml:space="preserve">but </w:t>
      </w:r>
      <w:r w:rsidR="005F13AC">
        <w:t xml:space="preserve">ours is one of few studies demonstrating an association between rugosity and fish species richness </w:t>
      </w:r>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r w:rsidR="005F13AC">
        <w:t xml:space="preserve">. </w:t>
      </w:r>
      <w:r w:rsidR="00B50F05">
        <w:t>Although reductions in coral cover have been correlated with declines i</w:t>
      </w:r>
      <w:r w:rsidR="007C66FB">
        <w:t>n</w:t>
      </w:r>
      <w:r w:rsidR="00B50F05">
        <w:t xml:space="preserve"> fish richness</w:t>
      </w:r>
      <w:r w:rsidR="00067D1B">
        <w:t xml:space="preserve"> </w:t>
      </w:r>
      <w:r w:rsidR="007C66FB">
        <w:t>in the Pacific</w:t>
      </w:r>
      <w:r w:rsidR="00067D1B">
        <w:t xml:space="preserve"> </w:t>
      </w:r>
      <w:r w:rsidR="00067D1B">
        <w:fldChar w:fldCharType="begin" w:fldLock="1"/>
      </w:r>
      <w:r w:rsidR="0029771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et al., 2011)","manualFormatting":"(Pratchett, Hoey, Wilson, Messmer, &amp; Graham, 2011)","plainTextFormattedCitation":"(Mouillot et al., 2014; Pratchett et al., 2011)","previouslyFormattedCitation":"(Mouillot et al., 2014; Pratchett et al.,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r w:rsidR="00B50F05">
        <w:t xml:space="preserve">, </w:t>
      </w:r>
      <w:r w:rsidR="007C66FB">
        <w:t>coral cover was a less-effective surrogate than rugosity at our sites. One hypothesis for this po</w:t>
      </w:r>
      <w:r w:rsidR="00B0511E">
        <w:t>ssible</w:t>
      </w:r>
      <w:r w:rsidR="007C66FB">
        <w:t xml:space="preserve"> regional difference </w:t>
      </w:r>
      <w:r w:rsidR="00B0511E">
        <w:t xml:space="preserve">is </w:t>
      </w:r>
      <w:r w:rsidR="007C66FB">
        <w:t>that the Caribbean has a longer history of human impact than other regions supporting coral reefs</w:t>
      </w:r>
      <w:r w:rsidR="00B0511E">
        <w:t>,</w:t>
      </w:r>
      <w:r w:rsidR="007C66FB">
        <w:t xml:space="preserve"> so the present-day fish fauna is dominated by habitat generalists and has few species that depend di</w:t>
      </w:r>
      <w:r w:rsidR="008903CF">
        <w:t>rectly on corals for resources.</w:t>
      </w:r>
      <w:r w:rsidR="007C66FB">
        <w:t xml:space="preserve"> </w:t>
      </w:r>
    </w:p>
    <w:p w14:paraId="5922331D" w14:textId="0C87F040" w:rsidR="003343DE" w:rsidRDefault="00010DF2" w:rsidP="00EA3A64">
      <w:r>
        <w:t>A s</w:t>
      </w:r>
      <w:r w:rsidR="00EC28BF">
        <w:t xml:space="preserve">imple </w:t>
      </w:r>
      <w:r w:rsidR="00B81FA4">
        <w:t>higher</w:t>
      </w:r>
      <w:r w:rsidR="00EC28BF">
        <w:t>-taxa surrogate</w:t>
      </w:r>
      <w:r w:rsidR="00B81FA4">
        <w:t xml:space="preserve"> </w:t>
      </w:r>
      <w:r w:rsidR="0010485C">
        <w:t xml:space="preserve">(coral cover) </w:t>
      </w:r>
      <w:r w:rsidR="00B81FA4">
        <w:t>w</w:t>
      </w:r>
      <w:r>
        <w:t>as</w:t>
      </w:r>
      <w:r w:rsidR="00B81FA4">
        <w:t xml:space="preserve"> effective for coral species richness.</w:t>
      </w:r>
      <w:r w:rsidR="00BC75D0">
        <w:t xml:space="preserve"> </w:t>
      </w:r>
      <w:r w:rsidR="0071775A">
        <w:t xml:space="preserve">The use of higher taxa surrogates, though </w:t>
      </w:r>
      <w:r w:rsidR="00BC75D0">
        <w:t xml:space="preserve">not always explicitly </w:t>
      </w:r>
      <w:r w:rsidR="0071775A">
        <w:t>justified</w:t>
      </w:r>
      <w:r w:rsidR="00BC75D0">
        <w:t xml:space="preserve">, </w:t>
      </w:r>
      <w:r w:rsidR="0071775A">
        <w:t xml:space="preserve">is based on the </w:t>
      </w:r>
      <w:r w:rsidR="007164C3">
        <w:t xml:space="preserve">straightforward </w:t>
      </w:r>
      <w:r w:rsidR="00A4354C">
        <w:t xml:space="preserve">expectation that more individuals at a higher taxonomic </w:t>
      </w:r>
      <w:r w:rsidR="00A4354C">
        <w:lastRenderedPageBreak/>
        <w:t>level means more taxa at a lower level (e.g. more corals means more coral species).</w:t>
      </w:r>
      <w:r w:rsidR="00DF0982">
        <w:t xml:space="preserve"> Several benthic groups (e.g. macroalgae, gorgonians, zooanthids) are routinely monitored using </w:t>
      </w:r>
      <w:r w:rsidR="008A47F4">
        <w:t xml:space="preserve">their </w:t>
      </w:r>
      <w:r w:rsidR="00DF0982">
        <w:t>total abundance, so the potential to extrapolate to predict their species richness would be of practical value. T</w:t>
      </w:r>
      <w:r w:rsidR="00A1336C">
        <w:t>his prediction was</w:t>
      </w:r>
      <w:r w:rsidR="00DF0982">
        <w:t>, however,</w:t>
      </w:r>
      <w:r w:rsidR="00A1336C">
        <w:t xml:space="preserve"> poorly-supported for sponges, </w:t>
      </w:r>
      <w:r w:rsidR="00383427">
        <w:t xml:space="preserve">because </w:t>
      </w:r>
      <w:r w:rsidR="00A1336C">
        <w:t xml:space="preserve">sponge abundance displayed a weak positive correlation with </w:t>
      </w:r>
      <w:r w:rsidR="00FC06FA">
        <w:t>s</w:t>
      </w:r>
      <w:r w:rsidR="00A1336C">
        <w:t>ponge richness</w:t>
      </w:r>
      <w:r w:rsidR="00DF0982">
        <w:t xml:space="preserve">, casting doubt on the </w:t>
      </w:r>
      <w:r w:rsidR="00B0613F">
        <w:t>widespread effective</w:t>
      </w:r>
      <w:r w:rsidR="008A47F4">
        <w:t>ne</w:t>
      </w:r>
      <w:r w:rsidR="00B0613F">
        <w:t>ss</w:t>
      </w:r>
      <w:r w:rsidR="00DF0982">
        <w:t xml:space="preserve"> of this type of higher-taxa surrogate</w:t>
      </w:r>
      <w:r w:rsidR="00A1336C">
        <w:t>.</w:t>
      </w:r>
      <w:r w:rsidR="007164C3">
        <w:t xml:space="preserve"> </w:t>
      </w:r>
      <w:r w:rsidR="00141DBC">
        <w:t xml:space="preserve">Instead, the best surrogate for sponge richness was coral cover. This, relatively poor, cross-taxa surrogate was based on the weak negative correlation between coral cover and sponge richness. </w:t>
      </w:r>
    </w:p>
    <w:p w14:paraId="31956384" w14:textId="56187388" w:rsidR="00EA3A64" w:rsidRDefault="00DF00F3" w:rsidP="00BB2CEE">
      <w:r>
        <w:t>Although associations between coral cover and sponge richness are little-studied, n</w:t>
      </w:r>
      <w:r w:rsidR="00A856B3">
        <w:t xml:space="preserve">egative associations between </w:t>
      </w:r>
      <w:r>
        <w:t>coral and sponge cover</w:t>
      </w:r>
      <w:r w:rsidR="00A856B3" w:rsidRPr="0010485C">
        <w:t xml:space="preserve"> </w:t>
      </w:r>
      <w:r w:rsidR="00A856B3">
        <w:t>have been reported</w:t>
      </w:r>
      <w:r w:rsidR="0095186E">
        <w:t xml:space="preserve">, based on the potential for competition </w:t>
      </w:r>
      <w:r w:rsidR="003343DE">
        <w:t xml:space="preserve">for space </w:t>
      </w:r>
      <w:r w:rsidR="0095186E">
        <w:t>between sponges and corals</w:t>
      </w:r>
      <w:r w:rsidR="003343DE">
        <w:t xml:space="preserve">. Competition over space has been shown to be related to chemical inhibition, or allelopathy, in interspecific relationships between sponges and corals. Allelopathic sponges, may reduce coral cover at local scales </w:t>
      </w:r>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r w:rsidR="003343DE">
        <w:t xml:space="preserve">. Other studies have shown that unpalatable sponges, those that use chemicals to deter predation by fish, are also allelopathic toward corals and are relatively common on Caribbean coral reefs </w:t>
      </w:r>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r w:rsidR="003343DE">
        <w:t xml:space="preserve">. Despite some potential benefits sponges can have on coral structures and reef nutrient cycles, even palatable sponges can outcompete corals for space by overgrowing coral structures </w:t>
      </w:r>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r w:rsidR="003343DE">
        <w:t xml:space="preserve">. Over time, the abundance of these palatable sponges has increased with the reduced abundance of spongivorous fish due to overfishing </w:t>
      </w:r>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 xml:space="preserve">(Loh &amp; Pawlik, 2014; </w:t>
      </w:r>
      <w:r w:rsidR="003343DE" w:rsidRPr="00B6152E">
        <w:rPr>
          <w:noProof/>
        </w:rPr>
        <w:lastRenderedPageBreak/>
        <w:t>Powell et al., 2014)</w:t>
      </w:r>
      <w:r w:rsidR="003343DE">
        <w:fldChar w:fldCharType="end"/>
      </w:r>
      <w:r w:rsidR="003343DE">
        <w:t xml:space="preserve">. Despite this potential for negative sponge-coral interactions, the association between coral cover and sponge </w:t>
      </w:r>
      <w:r w:rsidR="003343DE" w:rsidRPr="0010485C">
        <w:t>richness was</w:t>
      </w:r>
      <w:r w:rsidR="003343DE">
        <w:t xml:space="preserve"> weak. </w:t>
      </w:r>
    </w:p>
    <w:p w14:paraId="441A2753" w14:textId="1DED0B72" w:rsidR="00742199" w:rsidRDefault="00646DE8" w:rsidP="00742199">
      <w:r>
        <w:t xml:space="preserve">We used sponges as a case study </w:t>
      </w:r>
      <w:r w:rsidR="00427A67">
        <w:t>to test the possibility of extrapolating from w</w:t>
      </w:r>
      <w:r w:rsidR="008903CF">
        <w:t>ell-studied taxa to other taxa.</w:t>
      </w:r>
      <w:r w:rsidR="00427A67">
        <w:t xml:space="preserve"> </w:t>
      </w:r>
      <w:r w:rsidR="00742199">
        <w:t xml:space="preserve">Different taxonomic groups respond differently to changes in the environment. As such, using diversity measures for one group as proxies for another group, or for total biodiversity, without evaluating this relationship can lead to false conclusions regarding taxonomic groups not directly measured. For example, windward reefs had higher coral and fish diversity than leeward reefs, but the latter supported higher sponge diversity </w:t>
      </w:r>
      <w:r w:rsidR="00742199">
        <w:fldChar w:fldCharType="begin" w:fldLock="1"/>
      </w:r>
      <w:r w:rsidR="00742199">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742199">
        <w:fldChar w:fldCharType="separate"/>
      </w:r>
      <w:r w:rsidR="00742199" w:rsidRPr="003D629E">
        <w:rPr>
          <w:noProof/>
        </w:rPr>
        <w:t>(Acosta, Barnes, &amp; McClatchey, 2015)</w:t>
      </w:r>
      <w:r w:rsidR="00742199">
        <w:fldChar w:fldCharType="end"/>
      </w:r>
      <w:r w:rsidR="00742199">
        <w:t xml:space="preserve">. </w:t>
      </w:r>
    </w:p>
    <w:p w14:paraId="2FE21CB6" w14:textId="44860858" w:rsidR="0010485C" w:rsidRDefault="006C284D" w:rsidP="00FC06FA">
      <w:r>
        <w:t xml:space="preserve">The reliability of these extrapolations is not well-studied, and </w:t>
      </w:r>
      <w:r w:rsidR="00720A64">
        <w:t xml:space="preserve">our results suggest that </w:t>
      </w:r>
      <w:r w:rsidR="000D243A">
        <w:t xml:space="preserve">simple </w:t>
      </w:r>
      <w:r w:rsidR="00B97BB0">
        <w:t>higher-taxa</w:t>
      </w:r>
      <w:r w:rsidR="00BB2CEE">
        <w:t xml:space="preserve"> and abiotic </w:t>
      </w:r>
      <w:r>
        <w:t xml:space="preserve">surrogates for fish and coral species richness </w:t>
      </w:r>
      <w:r w:rsidR="00720A64">
        <w:t>are unlikely to reliably</w:t>
      </w:r>
      <w:r>
        <w:t xml:space="preserve"> predict the richness of other groups.</w:t>
      </w:r>
      <w:r w:rsidR="00720A64">
        <w:t xml:space="preserve"> </w:t>
      </w:r>
      <w:r w:rsidR="00E954F8">
        <w:t xml:space="preserve">As we show here, understudied taxonomic groups may not share surrogates with well-studied groups and the direction of the relationships may even be contradictory; something that has also been demonstrated in similar studies conducted in tropical forests </w:t>
      </w:r>
      <w:r w:rsidR="00E954F8">
        <w:fldChar w:fldCharType="begin" w:fldLock="1"/>
      </w:r>
      <w:r w:rsidR="00E954F8">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E954F8">
        <w:fldChar w:fldCharType="separate"/>
      </w:r>
      <w:r w:rsidR="00E954F8" w:rsidRPr="005A23E3">
        <w:rPr>
          <w:noProof/>
        </w:rPr>
        <w:t>(Lam et al., 2014)</w:t>
      </w:r>
      <w:r w:rsidR="00E954F8">
        <w:fldChar w:fldCharType="end"/>
      </w:r>
      <w:r w:rsidR="00E954F8">
        <w:t xml:space="preserve">. </w:t>
      </w:r>
      <w:r w:rsidR="000D243A">
        <w:t xml:space="preserve">Although not our primary focus, our results also indicate that one alternative approach, the use of cross-taxa surrogates, is </w:t>
      </w:r>
      <w:r w:rsidR="00B97BB0">
        <w:t xml:space="preserve">also </w:t>
      </w:r>
      <w:r w:rsidR="000D243A">
        <w:t>unlikely to be effective</w:t>
      </w:r>
      <w:r w:rsidR="00BB2CEE">
        <w:t xml:space="preserve"> because sponge richness was only weakly corelated with fish and coral richness.</w:t>
      </w:r>
      <w:r w:rsidR="004B53D0">
        <w:t xml:space="preserve"> This finding is consistent with a recent review of biotic surrogates that found cross-taxa surrogates </w:t>
      </w:r>
      <w:r w:rsidR="00B51A5B">
        <w:t xml:space="preserve">to be </w:t>
      </w:r>
      <w:r w:rsidR="004B53D0">
        <w:t xml:space="preserve">less effective than higher-taxa or subset-taxa surrogates </w:t>
      </w:r>
      <w:r w:rsidR="004B53D0">
        <w:fldChar w:fldCharType="begin" w:fldLock="1"/>
      </w:r>
      <w:r w:rsidR="00297715">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et al., 2018; Lewandowski et al., 2010; Mellin et al., 2011)","manualFormatting":"(Mellin et al., 2011)","plainTextFormattedCitation":"(Bevilacqua et al., 2018; Lewandowski et al., 2010; Mellin et al., 2011)","previouslyFormattedCitation":"(Bevilacqua et al., 2018; Lewandowski et al., 2010; Mellin et al., 2011)"},"properties":{"noteIndex":0},"schema":"https://github.com/citation-style-language/schema/raw/master/csl-citation.json"}</w:instrText>
      </w:r>
      <w:r w:rsidR="004B53D0">
        <w:fldChar w:fldCharType="separate"/>
      </w:r>
      <w:r w:rsidR="004B53D0" w:rsidRPr="00E31DE6">
        <w:rPr>
          <w:noProof/>
        </w:rPr>
        <w:t>(Mellin et al., 2011)</w:t>
      </w:r>
      <w:r w:rsidR="004B53D0">
        <w:fldChar w:fldCharType="end"/>
      </w:r>
      <w:r w:rsidR="004B53D0">
        <w:t xml:space="preserve">. </w:t>
      </w:r>
    </w:p>
    <w:p w14:paraId="787A032B" w14:textId="77777777" w:rsidR="00626EE8" w:rsidRDefault="00626EE8" w:rsidP="00626EE8">
      <w:pPr>
        <w:pStyle w:val="Heading3"/>
      </w:pPr>
      <w:r>
        <w:t>Objective 2: Test how surrogate-target relationships vary in time and space</w:t>
      </w:r>
    </w:p>
    <w:p w14:paraId="60F7AD60" w14:textId="3EC61169" w:rsidR="003B1B8E" w:rsidRDefault="00544622" w:rsidP="00671A70">
      <w:r>
        <w:t xml:space="preserve">Perhaps our most important finding was that surrogate-target relationships for coral and sponge richness changed quantitatively over the </w:t>
      </w:r>
      <w:r w:rsidR="00BE3CD2">
        <w:t>27 years</w:t>
      </w:r>
      <w:r>
        <w:t xml:space="preserve"> of the study. For </w:t>
      </w:r>
      <w:r>
        <w:lastRenderedPageBreak/>
        <w:t xml:space="preserve">both targets, </w:t>
      </w:r>
      <w:r w:rsidR="002C0CEB">
        <w:t>using the initial surrogate-target relationship to extrapolate over time would have resulted in a steadily increasing underestimate of species richness.</w:t>
      </w:r>
      <w:r w:rsidR="00592FA1">
        <w:t xml:space="preserve"> For coral</w:t>
      </w:r>
      <w:r w:rsidR="00DF2A96">
        <w:t>s</w:t>
      </w:r>
      <w:r w:rsidR="00592FA1">
        <w:t>, species richness in 2018 would be underestimated by more than half using the surrogate-</w:t>
      </w:r>
      <w:r w:rsidR="00DF2A96">
        <w:t xml:space="preserve">target </w:t>
      </w:r>
      <w:r w:rsidR="00592FA1">
        <w:t>relationship f</w:t>
      </w:r>
      <w:r w:rsidR="00DF2A96">
        <w:t xml:space="preserve">rom </w:t>
      </w:r>
      <w:r w:rsidR="00592FA1">
        <w:t>1992.</w:t>
      </w:r>
      <w:r w:rsidR="00671A70">
        <w:t xml:space="preserve"> Underlying this change was the fact that both targets tended to increase slightly over time, whereas the surrogate steadily declined. Our study was not designed to explain why this occurred, but we suggest some alternate hypotheses. For corals, </w:t>
      </w:r>
      <w:r w:rsidR="00671A70" w:rsidRPr="00671A70">
        <w:t xml:space="preserve">one </w:t>
      </w:r>
      <w:r w:rsidR="00671A70">
        <w:t>hypothesis</w:t>
      </w:r>
      <w:r w:rsidR="00671A70" w:rsidRPr="00671A70">
        <w:t xml:space="preserve"> </w:t>
      </w:r>
      <w:r w:rsidR="00671A70">
        <w:t>for</w:t>
      </w:r>
      <w:r w:rsidR="00671A70" w:rsidRPr="00671A70">
        <w:t xml:space="preserve"> increase</w:t>
      </w:r>
      <w:r w:rsidR="00671A70">
        <w:t>d</w:t>
      </w:r>
      <w:r w:rsidR="00671A70" w:rsidRPr="00671A70">
        <w:t xml:space="preserve"> species richness </w:t>
      </w:r>
      <w:r w:rsidR="00671A70">
        <w:t>per unit coral cover</w:t>
      </w:r>
      <w:r w:rsidR="00671A70" w:rsidRPr="00671A70">
        <w:t xml:space="preserve"> over time is an increase </w:t>
      </w:r>
      <w:r w:rsidR="008A47F4">
        <w:t xml:space="preserve">over time </w:t>
      </w:r>
      <w:r w:rsidR="00671A70" w:rsidRPr="00671A70">
        <w:t xml:space="preserve">in evenness </w:t>
      </w:r>
      <w:r w:rsidR="00671A70">
        <w:t>of relative abundance</w:t>
      </w:r>
      <w:r w:rsidR="00671A70" w:rsidRPr="00671A70">
        <w:t xml:space="preserve">. In other words, </w:t>
      </w:r>
      <w:r w:rsidR="00671A70">
        <w:t>coral species that were initially numerically dominant have declined in abundance more severely than other species.</w:t>
      </w:r>
      <w:r w:rsidR="00E76FDF">
        <w:t xml:space="preserve"> Another, not mutually exclusive, hypothesis is an increased rate of </w:t>
      </w:r>
      <w:r w:rsidR="008A47F4">
        <w:t>species-</w:t>
      </w:r>
      <w:r w:rsidR="00E76FDF">
        <w:t xml:space="preserve">colonization over time. </w:t>
      </w:r>
      <w:r w:rsidR="0039729F">
        <w:t>Although beyond the scope of our study, this finding suggests that further analyses of biodiversity measures that combine species richness and relative abundance should be a priority.</w:t>
      </w:r>
      <w:r w:rsidR="00E76FDF">
        <w:t xml:space="preserve"> </w:t>
      </w:r>
    </w:p>
    <w:p w14:paraId="0DD3526D" w14:textId="4F96BD23" w:rsidR="00671A70" w:rsidRDefault="00671A70" w:rsidP="00671A70">
      <w:r>
        <w:t xml:space="preserve">  </w:t>
      </w:r>
      <w:r w:rsidR="007D7369">
        <w:t xml:space="preserve">Another surrogate-target relationship (rugosity-fish species richness), did not change substantially over the nearly three decades of our study. Again, we cannot explain why this relationship was temporally consistent, but suggest one hypothesis. It has been argued that </w:t>
      </w:r>
      <w:r w:rsidR="001F3C50">
        <w:t xml:space="preserve">reduced fish abundance in response to reductions in rugosity may show a substantial time-lag </w:t>
      </w:r>
      <w:r w:rsidR="00686E40">
        <w:fldChar w:fldCharType="begin" w:fldLock="1"/>
      </w:r>
      <w:r w:rsidR="009A706A">
        <w:instrText>ADDIN CSL_CITATION {"citationItems":[{"id":"ITEM-1","itemData":{"ISSN":"09609822","abstract":"Profound ecological changes are occurring on coral reefs throughout the tropics [1-3], with marked coral cover losses and concomitant algal increases, particularly in the Caribbean region [4]. Historical declines in the abundance of large Caribbean reef fishes likely reflect centuries of overexploitation [5-7]. However, effects of drastic recent degradation of reef habitats on reef fish assemblages have yet to be established. By using meta-analysis, we analyzed time series of reef fish density obtained from 48 studies that include 318 reefs across the Caribbean and span the time period 1955-2007. Our analyses show that overall reef fish density has been declining significantly for more than a decade, at rates that are consistent across all subregions of the Caribbean basin (2.7% to 6.0% loss per year) and in three of six trophic groups. Changes in fish density over the past half-century are modest relative to concurrent changes in benthic cover on Caribbean reefs. However, the recent significant decline in overall fish abundance and its consistency across several trophic groups and among both fished and nonfished species indicate that Caribbean fishes have begun to respond negatively to habitat degradation. © 2009 Elsevier Ltd. All rights reserved.","author":[{"dropping-particle":"","family":"Paddack","given":"M. J.","non-dropping-particle":"","parse-names":false,"suffix":""},{"dropping-particle":"","family":"Reynolds","given":"J. D.","non-dropping-particle":"","parse-names":false,"suffix":""},{"dropping-particle":"","family":"Aguilar","given":"C.","non-dropping-particle":"","parse-names":false,"suffix":""},{"dropping-particle":"","family":"Appeldoorn","given":"R. S.","non-dropping-particle":"","parse-names":false,"suffix":""},{"dropping-particle":"","family":"Beets","given":"J.","non-dropping-particle":"","parse-names":false,"suffix":""},{"dropping-particle":"","family":"Burkett","given":"E. W.","non-dropping-particle":"","parse-names":false,"suffix":""},{"dropping-particle":"","family":"Chittaro","given":"P. M.","non-dropping-particle":"","parse-names":false,"suffix":""},{"dropping-particle":"","family":"Clarke","given":"K.","non-dropping-particle":"","parse-names":false,"suffix":""},{"dropping-particle":"","family":"Esteves","given":"R.","non-dropping-particle":"","parse-names":false,"suffix":""},{"dropping-particle":"","family":"Fonseca","given":"A. C.","non-dropping-particle":"","parse-names":false,"suffix":""},{"dropping-particle":"","family":"Forrester","given":"G. E.","non-dropping-particle":"","parse-names":false,"suffix":""},{"dropping-particle":"","family":"Friedlander","given":"A. M.","non-dropping-particle":"","parse-names":false,"suffix":""},{"dropping-particle":"","family":"García-Sais","given":"J.","non-dropping-particle":"","parse-names":false,"suffix":""},{"dropping-particle":"","family":"González-Sansón","given":"G.","non-dropping-particle":"","parse-names":false,"suffix":""},{"dropping-particle":"","family":"Jordan","given":"L. K. B.","non-dropping-particle":"","parse-names":false,"suffix":""},{"dropping-particle":"","family":"McClellan","given":"D. B.","non-dropping-particle":"","parse-names":false,"suffix":""},{"dropping-particle":"","family":"Miller","given":"M. W.","non-dropping-particle":"","parse-names":false,"suffix":""},{"dropping-particle":"","family":"Molloy","given":"P. P.","non-dropping-particle":"","parse-names":false,"suffix":""},{"dropping-particle":"","family":"Mumby","given":"P. J.","non-dropping-particle":"","parse-names":false,"suffix":""},{"dropping-particle":"","family":"Nagelkerken","given":"I.","non-dropping-particle":"","parse-names":false,"suffix":""},{"dropping-particle":"","family":"Nemeth","given":"M.","non-dropping-particle":"","parse-names":false,"suffix":""},{"dropping-particle":"","family":"Navas-Camacho","given":"R.","non-dropping-particle":"","parse-names":false,"suffix":""},{"dropping-particle":"","family":"Pitt","given":"J.","non-dropping-particle":"","parse-names":false,"suffix":""},{"dropping-particle":"","family":"Polunin","given":"N. V. C.","non-dropping-particle":"","parse-names":false,"suffix":""},{"dropping-particle":"","family":"Reyes-Nivia","given":"M. C.","non-dropping-particle":"","parse-names":false,"suffix":""},{"dropping-particle":"","family":"Robertson","given":"D. R.","non-dropping-particle":"","parse-names":false,"suffix":""},{"dropping-particle":"","family":"Rodríguez-Ramírez","given":"A.","non-dropping-particle":"","parse-names":false,"suffix":""},{"dropping-particle":"","family":"Salas","given":"E.","non-dropping-particle":"","parse-names":false,"suffix":""},{"dropping-particle":"","family":"Smith","given":"S. R.","non-dropping-particle":"","parse-names":false,"suffix":""},{"dropping-particle":"","family":"Spieler","given":"R. E.","non-dropping-particle":"","parse-names":false,"suffix":""},{"dropping-particle":"","family":"Steele","given":"M. A.","non-dropping-particle":"","parse-names":false,"suffix":""},{"dropping-particle":"","family":"Williams","given":"I. D.","non-dropping-particle":"","parse-names":false,"suffix":""},{"dropping-particle":"","family":"Wormald","given":"C. L.","non-dropping-particle":"","parse-names":false,"suffix":""},{"dropping-particle":"","family":"Watkinson","given":"Andrew R.","non-dropping-particle":"","parse-names":false,"suffix":""},{"dropping-particle":"","family":"Côté","given":"I. M.","non-dropping-particle":"","parse-names":false,"suffix":""}],"container-title":"Current Biology","id":"ITEM-1","issue":"7","issued":{"date-parts":[["2009"]]},"page":"590-595","title":"Recent region-wide declines in Caribbean reef fish abundance","type":"article-journal","volume":"19"},"uris":["http://www.mendeley.com/documents/?uuid=60483278-5f0d-4af8-ab33-a4221a361053"]}],"mendeley":{"formattedCitation":"(Paddack et al., 2009)","plainTextFormattedCitation":"(Paddack et al., 2009)","previouslyFormattedCitation":"(Paddack et al., 2009)"},"properties":{"noteIndex":0},"schema":"https://github.com/citation-style-language/schema/raw/master/csl-citation.json"}</w:instrText>
      </w:r>
      <w:r w:rsidR="00686E40">
        <w:fldChar w:fldCharType="separate"/>
      </w:r>
      <w:r w:rsidR="00686E40" w:rsidRPr="00686E40">
        <w:rPr>
          <w:noProof/>
        </w:rPr>
        <w:t>(Paddack et al., 2009)</w:t>
      </w:r>
      <w:r w:rsidR="00686E40">
        <w:fldChar w:fldCharType="end"/>
      </w:r>
      <w:r w:rsidR="001F3C50">
        <w:t>. A consistent multi-year time lag displayed by many fish species could explain why the rugosity-fish richness relationship was fairly consistent over time.</w:t>
      </w:r>
      <w:r w:rsidR="006944C9">
        <w:t xml:space="preserve"> If correct, this hypothesis suggest</w:t>
      </w:r>
      <w:r w:rsidR="008A47F4">
        <w:t>s</w:t>
      </w:r>
      <w:r w:rsidR="006944C9">
        <w:t xml:space="preserve"> that the temporal stability of resource-related surrogates</w:t>
      </w:r>
      <w:r w:rsidR="008A47F4">
        <w:t>, more generally,</w:t>
      </w:r>
      <w:r w:rsidR="006944C9">
        <w:t xml:space="preserve"> may depend on</w:t>
      </w:r>
      <w:r w:rsidR="00003FD5">
        <w:t xml:space="preserve"> the</w:t>
      </w:r>
      <w:r w:rsidR="006944C9">
        <w:t xml:space="preserve"> </w:t>
      </w:r>
      <w:r w:rsidR="00003FD5">
        <w:t xml:space="preserve">time-span over which the target group tracks changes in the resource. </w:t>
      </w:r>
    </w:p>
    <w:p w14:paraId="1AA03C5B" w14:textId="30E77AB5" w:rsidR="0008797C" w:rsidRDefault="00CE312A" w:rsidP="00742199">
      <w:r>
        <w:lastRenderedPageBreak/>
        <w:t xml:space="preserve">Despite quantitative </w:t>
      </w:r>
      <w:r w:rsidR="0008797C">
        <w:t xml:space="preserve">changes, all of the surrogates tested were qualitatively stable over time in the sense that rankings of species richness among sites were consistent over nearly three decades. </w:t>
      </w:r>
      <w:r w:rsidR="00742199">
        <w:t xml:space="preserve">This finding has two important practical implications. First it suggests that </w:t>
      </w:r>
      <w:r w:rsidR="00742199" w:rsidRPr="00804C84">
        <w:t xml:space="preserve">monitoring of cost-effective surrogates </w:t>
      </w:r>
      <w:r w:rsidR="00742199">
        <w:t>is</w:t>
      </w:r>
      <w:r w:rsidR="00742199" w:rsidRPr="00804C84">
        <w:t xml:space="preserve"> appropriate in tracking changes in </w:t>
      </w:r>
      <w:r w:rsidR="00742199">
        <w:t xml:space="preserve">the </w:t>
      </w:r>
      <w:r w:rsidR="00742199" w:rsidRPr="00742199">
        <w:rPr>
          <w:i/>
          <w:iCs/>
        </w:rPr>
        <w:t>relative</w:t>
      </w:r>
      <w:r w:rsidR="00742199">
        <w:t xml:space="preserve"> species richness of </w:t>
      </w:r>
      <w:r w:rsidR="00742199" w:rsidRPr="00804C84">
        <w:t xml:space="preserve">coral </w:t>
      </w:r>
      <w:r w:rsidR="00742199">
        <w:t xml:space="preserve">reef </w:t>
      </w:r>
      <w:r w:rsidR="00742199" w:rsidRPr="00804C84">
        <w:t>communities</w:t>
      </w:r>
      <w:r w:rsidR="00742199">
        <w:t xml:space="preserve">. Second, surrogates are widely used to identify priority conservation areas; which requires an understanding of how the size and dispersion of the areas being conserved affects the relationship between the surrogate and the target. Our results suggest that priority areas selected using </w:t>
      </w:r>
      <w:proofErr w:type="gramStart"/>
      <w:r w:rsidR="00742199">
        <w:t>a one-off spatial survey are</w:t>
      </w:r>
      <w:proofErr w:type="gramEnd"/>
      <w:r w:rsidR="00742199">
        <w:t xml:space="preserve"> likely to re</w:t>
      </w:r>
      <w:r w:rsidR="00E954F8">
        <w:t>tain the features that</w:t>
      </w:r>
      <w:r w:rsidR="00742199">
        <w:t xml:space="preserve"> </w:t>
      </w:r>
      <w:r w:rsidR="00E954F8">
        <w:t xml:space="preserve">made them </w:t>
      </w:r>
      <w:r w:rsidR="00742199">
        <w:t xml:space="preserve">priority areas. </w:t>
      </w:r>
    </w:p>
    <w:p w14:paraId="765106CC" w14:textId="373F259A" w:rsidR="00E954F8" w:rsidRDefault="00E954F8" w:rsidP="00E954F8">
      <w:r>
        <w:t>In conclusion, we show here that commonly measured surrogates, rugosity and percent coral cover, can be reliable predictors of fish richness an</w:t>
      </w:r>
      <w:r w:rsidR="00226EAB">
        <w:t xml:space="preserve">d coral richness respectively. </w:t>
      </w:r>
      <w:r>
        <w:t>However, we suggest that future reef biodiversity studies incorporate sponge-related measures to get a broader interpretation of reef biodiversity as they reveal different patterns than other measures. Reef biodiversity studies that do not incorporate sponge-related measures should be explicit about the taxonomic groups included in the analyses and exercise caution when estimating total reef biodiversity.</w:t>
      </w:r>
    </w:p>
    <w:p w14:paraId="660C52F2" w14:textId="774D98F4" w:rsidR="00456F8B" w:rsidRDefault="00695E29" w:rsidP="00D74C70">
      <w:pPr>
        <w:pStyle w:val="Heading2"/>
      </w:pPr>
      <w:bookmarkStart w:id="24" w:name="_Toc27139105"/>
      <w:r>
        <w:t>Acknowledgements</w:t>
      </w:r>
      <w:bookmarkEnd w:id="24"/>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Guana Island staff for logistical </w:t>
      </w:r>
      <w:r w:rsidR="00695E29">
        <w:lastRenderedPageBreak/>
        <w:t>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5" w:name="_Toc27139106"/>
      <w:r>
        <w:lastRenderedPageBreak/>
        <w:t>Literature Cited</w:t>
      </w:r>
      <w:bookmarkEnd w:id="25"/>
    </w:p>
    <w:p w14:paraId="3D5C943B" w14:textId="633B15C6" w:rsidR="009A706A" w:rsidRPr="009A706A" w:rsidRDefault="00BB1205" w:rsidP="009A706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A706A" w:rsidRPr="009A706A">
        <w:rPr>
          <w:noProof/>
        </w:rPr>
        <w:t xml:space="preserve">Acosta, C., Barnes, R., &amp; McClatchey, R. (2015). Spatial discordance in fish, coral, and sponge assemblages across a Caribbean atoll reef gradient. </w:t>
      </w:r>
      <w:r w:rsidR="009A706A" w:rsidRPr="009A706A">
        <w:rPr>
          <w:i/>
          <w:iCs/>
          <w:noProof/>
        </w:rPr>
        <w:t>Marine Ecology</w:t>
      </w:r>
      <w:r w:rsidR="009A706A" w:rsidRPr="009A706A">
        <w:rPr>
          <w:noProof/>
        </w:rPr>
        <w:t xml:space="preserve">, </w:t>
      </w:r>
      <w:r w:rsidR="009A706A" w:rsidRPr="009A706A">
        <w:rPr>
          <w:i/>
          <w:iCs/>
          <w:noProof/>
        </w:rPr>
        <w:t>36</w:t>
      </w:r>
      <w:r w:rsidR="009A706A" w:rsidRPr="009A706A">
        <w:rPr>
          <w:noProof/>
        </w:rPr>
        <w:t>, 167–177.</w:t>
      </w:r>
    </w:p>
    <w:p w14:paraId="23AF77F9"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mada-Villela, P. C., Sale, P. F., Gold-Bouchot, G., &amp; Kjerfve, B. (2003). </w:t>
      </w:r>
      <w:r w:rsidRPr="009A706A">
        <w:rPr>
          <w:i/>
          <w:iCs/>
          <w:noProof/>
        </w:rPr>
        <w:t>Manual of methods for the MBRS synoptic monitoring program: Selected methods for monitoring physical and biological parameters for use in the Mesoamerican region</w:t>
      </w:r>
      <w:r w:rsidRPr="009A706A">
        <w:rPr>
          <w:noProof/>
        </w:rPr>
        <w:t>. Belize City: Mesoamerican Barrier Reef Systems project (MBRS).</w:t>
      </w:r>
    </w:p>
    <w:p w14:paraId="1D9A4B7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varez-Filip, L., Dulvy, N. K., Côté, I. M., Watkinson, A. R., &amp; Gill, J. A. (2011). Coral identity underpins architectural complexity on Caribbean reefs. </w:t>
      </w:r>
      <w:r w:rsidRPr="009A706A">
        <w:rPr>
          <w:i/>
          <w:iCs/>
          <w:noProof/>
        </w:rPr>
        <w:t>Ecological Applications</w:t>
      </w:r>
      <w:r w:rsidRPr="009A706A">
        <w:rPr>
          <w:noProof/>
        </w:rPr>
        <w:t xml:space="preserve">, </w:t>
      </w:r>
      <w:r w:rsidRPr="009A706A">
        <w:rPr>
          <w:i/>
          <w:iCs/>
          <w:noProof/>
        </w:rPr>
        <w:t>21</w:t>
      </w:r>
      <w:r w:rsidRPr="009A706A">
        <w:rPr>
          <w:noProof/>
        </w:rPr>
        <w:t>(6), 2223–2231.</w:t>
      </w:r>
    </w:p>
    <w:p w14:paraId="434D32E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lvarez-Filip, L., Dulvy, N. K., Gill, J. A., Côté, I. M., &amp; Watkinson, A. R. (2009). Flattening of Caribbean coral reefs: Region-wide declines in architectural complexity. </w:t>
      </w:r>
      <w:r w:rsidRPr="009A706A">
        <w:rPr>
          <w:i/>
          <w:iCs/>
          <w:noProof/>
        </w:rPr>
        <w:t>Proceedings of the Royal Society B</w:t>
      </w:r>
      <w:r w:rsidRPr="009A706A">
        <w:rPr>
          <w:noProof/>
        </w:rPr>
        <w:t xml:space="preserve">, </w:t>
      </w:r>
      <w:r w:rsidRPr="009A706A">
        <w:rPr>
          <w:i/>
          <w:iCs/>
          <w:noProof/>
        </w:rPr>
        <w:t>276</w:t>
      </w:r>
      <w:r w:rsidRPr="009A706A">
        <w:rPr>
          <w:noProof/>
        </w:rPr>
        <w:t>, 3019–3025.</w:t>
      </w:r>
    </w:p>
    <w:p w14:paraId="03A67D4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Anderson, M. J., Diebel, C. E., Blom, W. M., &amp; Landers, T. J. (2005). Consistency and variation in kelp holdfast assemblages: Spatial patterns of biodiversity for the major phyla at different taxonomic resolutions. </w:t>
      </w:r>
      <w:r w:rsidRPr="009A706A">
        <w:rPr>
          <w:i/>
          <w:iCs/>
          <w:noProof/>
        </w:rPr>
        <w:t>Journal of Experimental Marine Biology and Ecology</w:t>
      </w:r>
      <w:r w:rsidRPr="009A706A">
        <w:rPr>
          <w:noProof/>
        </w:rPr>
        <w:t xml:space="preserve">, </w:t>
      </w:r>
      <w:r w:rsidRPr="009A706A">
        <w:rPr>
          <w:i/>
          <w:iCs/>
          <w:noProof/>
        </w:rPr>
        <w:t>320</w:t>
      </w:r>
      <w:r w:rsidRPr="009A706A">
        <w:rPr>
          <w:noProof/>
        </w:rPr>
        <w:t>, 35–56.</w:t>
      </w:r>
    </w:p>
    <w:p w14:paraId="2520802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ll, J. J. (2008). The functional roles of marine sponges. </w:t>
      </w:r>
      <w:r w:rsidRPr="009A706A">
        <w:rPr>
          <w:i/>
          <w:iCs/>
          <w:noProof/>
        </w:rPr>
        <w:t>Estuarine, Coastal and Shelf Science</w:t>
      </w:r>
      <w:r w:rsidRPr="009A706A">
        <w:rPr>
          <w:noProof/>
        </w:rPr>
        <w:t xml:space="preserve">, </w:t>
      </w:r>
      <w:r w:rsidRPr="009A706A">
        <w:rPr>
          <w:i/>
          <w:iCs/>
          <w:noProof/>
        </w:rPr>
        <w:t>79</w:t>
      </w:r>
      <w:r w:rsidRPr="009A706A">
        <w:rPr>
          <w:noProof/>
        </w:rPr>
        <w:t>, 341–353.</w:t>
      </w:r>
    </w:p>
    <w:p w14:paraId="6AE0577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llwood, D. R., Hughes, T. P., Folke, C., &amp; Nyström, M. (2004). Confronting the coral reef crisis. </w:t>
      </w:r>
      <w:r w:rsidRPr="009A706A">
        <w:rPr>
          <w:i/>
          <w:iCs/>
          <w:noProof/>
        </w:rPr>
        <w:t>Nature</w:t>
      </w:r>
      <w:r w:rsidRPr="009A706A">
        <w:rPr>
          <w:noProof/>
        </w:rPr>
        <w:t xml:space="preserve">, </w:t>
      </w:r>
      <w:r w:rsidRPr="009A706A">
        <w:rPr>
          <w:i/>
          <w:iCs/>
          <w:noProof/>
        </w:rPr>
        <w:t>429</w:t>
      </w:r>
      <w:r w:rsidRPr="009A706A">
        <w:rPr>
          <w:noProof/>
        </w:rPr>
        <w:t>, 827–833.</w:t>
      </w:r>
    </w:p>
    <w:p w14:paraId="3B8761A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rman, J., Burton, M., Gibbs, R., Lock, K., Newman, P., Jones, J., &amp; Bell, J. (2013). </w:t>
      </w:r>
      <w:r w:rsidRPr="009A706A">
        <w:rPr>
          <w:noProof/>
        </w:rPr>
        <w:lastRenderedPageBreak/>
        <w:t xml:space="preserve">Testing the suitability of a morphological monitoring approach for identifying temporal variability in a temperate sponge assemblage. </w:t>
      </w:r>
      <w:r w:rsidRPr="009A706A">
        <w:rPr>
          <w:i/>
          <w:iCs/>
          <w:noProof/>
        </w:rPr>
        <w:t>Journal for Nature Conservation</w:t>
      </w:r>
      <w:r w:rsidRPr="009A706A">
        <w:rPr>
          <w:noProof/>
        </w:rPr>
        <w:t xml:space="preserve">, </w:t>
      </w:r>
      <w:r w:rsidRPr="009A706A">
        <w:rPr>
          <w:i/>
          <w:iCs/>
          <w:noProof/>
        </w:rPr>
        <w:t>21</w:t>
      </w:r>
      <w:r w:rsidRPr="009A706A">
        <w:rPr>
          <w:noProof/>
        </w:rPr>
        <w:t>, 173–182.</w:t>
      </w:r>
    </w:p>
    <w:p w14:paraId="53B9B77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rnard, A. T. F., Götz, A., Kerwath, S. E., &amp; Wilke, C. G. (2013). Observer bias and detection probability in underwater visual census of fish assemblages measured with independent double-observers. </w:t>
      </w:r>
      <w:r w:rsidRPr="009A706A">
        <w:rPr>
          <w:i/>
          <w:iCs/>
          <w:noProof/>
        </w:rPr>
        <w:t>Journal of Experimental Marine Biology and Ecology</w:t>
      </w:r>
      <w:r w:rsidRPr="009A706A">
        <w:rPr>
          <w:noProof/>
        </w:rPr>
        <w:t xml:space="preserve">, </w:t>
      </w:r>
      <w:r w:rsidRPr="009A706A">
        <w:rPr>
          <w:i/>
          <w:iCs/>
          <w:noProof/>
        </w:rPr>
        <w:t>443</w:t>
      </w:r>
      <w:r w:rsidRPr="009A706A">
        <w:rPr>
          <w:noProof/>
        </w:rPr>
        <w:t>, 75–84.</w:t>
      </w:r>
    </w:p>
    <w:p w14:paraId="16BFC60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evilacqua, S., Mistri, M., Terlizzi, A., &amp; Munari, C. (2018). Assessing the effectiveness of surrogates for species over time: Evidence from decadal monitoring of a Mediterranean transitional water ecosystem. </w:t>
      </w:r>
      <w:r w:rsidRPr="009A706A">
        <w:rPr>
          <w:i/>
          <w:iCs/>
          <w:noProof/>
        </w:rPr>
        <w:t>Marine Pollution Bulletin</w:t>
      </w:r>
      <w:r w:rsidRPr="009A706A">
        <w:rPr>
          <w:noProof/>
        </w:rPr>
        <w:t xml:space="preserve">, </w:t>
      </w:r>
      <w:r w:rsidRPr="009A706A">
        <w:rPr>
          <w:i/>
          <w:iCs/>
          <w:noProof/>
        </w:rPr>
        <w:t>131</w:t>
      </w:r>
      <w:r w:rsidRPr="009A706A">
        <w:rPr>
          <w:noProof/>
        </w:rPr>
        <w:t>, 507–514.</w:t>
      </w:r>
    </w:p>
    <w:p w14:paraId="561D52D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lake, J. G., &amp; Loiselle, B. A. (2000). Diversity of birds along an elevational gradient in the Cordillera Central, Costa Rica. </w:t>
      </w:r>
      <w:r w:rsidRPr="009A706A">
        <w:rPr>
          <w:i/>
          <w:iCs/>
          <w:noProof/>
        </w:rPr>
        <w:t>The Auk</w:t>
      </w:r>
      <w:r w:rsidRPr="009A706A">
        <w:rPr>
          <w:noProof/>
        </w:rPr>
        <w:t xml:space="preserve">, </w:t>
      </w:r>
      <w:r w:rsidRPr="009A706A">
        <w:rPr>
          <w:i/>
          <w:iCs/>
          <w:noProof/>
        </w:rPr>
        <w:t>117</w:t>
      </w:r>
      <w:r w:rsidRPr="009A706A">
        <w:rPr>
          <w:noProof/>
        </w:rPr>
        <w:t>(3), 663–686.</w:t>
      </w:r>
    </w:p>
    <w:p w14:paraId="3E00AAF9"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Burnham, K. P., &amp; Anderson, D. R. (2002). </w:t>
      </w:r>
      <w:r w:rsidRPr="009A706A">
        <w:rPr>
          <w:i/>
          <w:iCs/>
          <w:noProof/>
        </w:rPr>
        <w:t>Model selection and inference: A practical information-theoretic approach</w:t>
      </w:r>
      <w:r w:rsidRPr="009A706A">
        <w:rPr>
          <w:noProof/>
        </w:rPr>
        <w:t xml:space="preserve"> (2nd ed.). New York, New York: Springer-Verla.</w:t>
      </w:r>
    </w:p>
    <w:p w14:paraId="3AABDF4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anfield, R. H. (1941). Application of the line interception method in sampling range vegetation. </w:t>
      </w:r>
      <w:r w:rsidRPr="009A706A">
        <w:rPr>
          <w:i/>
          <w:iCs/>
          <w:noProof/>
        </w:rPr>
        <w:t>Journal of Forestry</w:t>
      </w:r>
      <w:r w:rsidRPr="009A706A">
        <w:rPr>
          <w:noProof/>
        </w:rPr>
        <w:t xml:space="preserve">, </w:t>
      </w:r>
      <w:r w:rsidRPr="009A706A">
        <w:rPr>
          <w:i/>
          <w:iCs/>
          <w:noProof/>
        </w:rPr>
        <w:t>39</w:t>
      </w:r>
      <w:r w:rsidRPr="009A706A">
        <w:rPr>
          <w:noProof/>
        </w:rPr>
        <w:t>, 388–394.</w:t>
      </w:r>
    </w:p>
    <w:p w14:paraId="6EA0C7C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olwell, R. K., &amp; Coddington, J. A. (1994). Estimating terrestrial biodiversity through extrapolation. </w:t>
      </w:r>
      <w:r w:rsidRPr="009A706A">
        <w:rPr>
          <w:i/>
          <w:iCs/>
          <w:noProof/>
        </w:rPr>
        <w:t>Philosophical Transactions of the Royal Society B</w:t>
      </w:r>
      <w:r w:rsidRPr="009A706A">
        <w:rPr>
          <w:noProof/>
        </w:rPr>
        <w:t xml:space="preserve">, </w:t>
      </w:r>
      <w:r w:rsidRPr="009A706A">
        <w:rPr>
          <w:i/>
          <w:iCs/>
          <w:noProof/>
        </w:rPr>
        <w:t>345</w:t>
      </w:r>
      <w:r w:rsidRPr="009A706A">
        <w:rPr>
          <w:noProof/>
        </w:rPr>
        <w:t>, 101–118.</w:t>
      </w:r>
    </w:p>
    <w:p w14:paraId="291D379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Comeau, S., Lantz, C. A., Edmunds, P. J., &amp; Carpenter, R. C. (2016). Framework of barrier reefs threatened by ocean acidification. </w:t>
      </w:r>
      <w:r w:rsidRPr="009A706A">
        <w:rPr>
          <w:i/>
          <w:iCs/>
          <w:noProof/>
        </w:rPr>
        <w:t>Global Change Biology</w:t>
      </w:r>
      <w:r w:rsidRPr="009A706A">
        <w:rPr>
          <w:noProof/>
        </w:rPr>
        <w:t xml:space="preserve">, </w:t>
      </w:r>
      <w:r w:rsidRPr="009A706A">
        <w:rPr>
          <w:i/>
          <w:iCs/>
          <w:noProof/>
        </w:rPr>
        <w:t>22</w:t>
      </w:r>
      <w:r w:rsidRPr="009A706A">
        <w:rPr>
          <w:noProof/>
        </w:rPr>
        <w:t>, 1225–1234.</w:t>
      </w:r>
    </w:p>
    <w:p w14:paraId="60E9B5E0"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Darling, E. S., Graham, N. A. J., Januchowski-Hartley, F. A., Nash, K. L., Pratchett, M. S., &amp; Wilson, S. K. (2017). Relationships between structural complexity, coral traits, and reef fish assemblages. </w:t>
      </w:r>
      <w:r w:rsidRPr="009A706A">
        <w:rPr>
          <w:i/>
          <w:iCs/>
          <w:noProof/>
        </w:rPr>
        <w:t>Coral Reefs</w:t>
      </w:r>
      <w:r w:rsidRPr="009A706A">
        <w:rPr>
          <w:noProof/>
        </w:rPr>
        <w:t xml:space="preserve">, </w:t>
      </w:r>
      <w:r w:rsidRPr="009A706A">
        <w:rPr>
          <w:i/>
          <w:iCs/>
          <w:noProof/>
        </w:rPr>
        <w:t>36</w:t>
      </w:r>
      <w:r w:rsidRPr="009A706A">
        <w:rPr>
          <w:noProof/>
        </w:rPr>
        <w:t>, 561–575.</w:t>
      </w:r>
    </w:p>
    <w:p w14:paraId="00F34A6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einer, K., Bik, H. M., Mächler, E., Seymour, M., Lacoursière-Roussel, A., Altermatt, F., … Bernatchez, L. (2017). Environmental DNA metabarcoding: Transforming how we survey animal and plant communities. </w:t>
      </w:r>
      <w:r w:rsidRPr="009A706A">
        <w:rPr>
          <w:i/>
          <w:iCs/>
          <w:noProof/>
        </w:rPr>
        <w:t>Molecular Ecology</w:t>
      </w:r>
      <w:r w:rsidRPr="009A706A">
        <w:rPr>
          <w:noProof/>
        </w:rPr>
        <w:t xml:space="preserve">, </w:t>
      </w:r>
      <w:r w:rsidRPr="009A706A">
        <w:rPr>
          <w:i/>
          <w:iCs/>
          <w:noProof/>
        </w:rPr>
        <w:t>26</w:t>
      </w:r>
      <w:r w:rsidRPr="009A706A">
        <w:rPr>
          <w:noProof/>
        </w:rPr>
        <w:t>, 5872–5895.</w:t>
      </w:r>
    </w:p>
    <w:p w14:paraId="107A778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erraik, J. G. B., Closs, G. P., Dickinson, K. J. M., Sirvid, P., Barratt, B. I. P., &amp; Patrick, B. H. (2002). Arthropod morphospecies versus taxonomic species: A case study with Araneae, Coleoptera, and Lepidoptera. </w:t>
      </w:r>
      <w:r w:rsidRPr="009A706A">
        <w:rPr>
          <w:i/>
          <w:iCs/>
          <w:noProof/>
        </w:rPr>
        <w:t>Conservation Biology</w:t>
      </w:r>
      <w:r w:rsidRPr="009A706A">
        <w:rPr>
          <w:noProof/>
        </w:rPr>
        <w:t xml:space="preserve">, </w:t>
      </w:r>
      <w:r w:rsidRPr="009A706A">
        <w:rPr>
          <w:i/>
          <w:iCs/>
          <w:noProof/>
        </w:rPr>
        <w:t>16</w:t>
      </w:r>
      <w:r w:rsidRPr="009A706A">
        <w:rPr>
          <w:noProof/>
        </w:rPr>
        <w:t>(4), 1015–1023.</w:t>
      </w:r>
    </w:p>
    <w:p w14:paraId="454890F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obson, A., Lodge, D., Alder, J., Cumming, G. S., Keymer, J., McGlade, J., … Xenopoulos, M. A. (2006). Habitat loss, trophic collapse, and the decline of ecosystem services. </w:t>
      </w:r>
      <w:r w:rsidRPr="009A706A">
        <w:rPr>
          <w:i/>
          <w:iCs/>
          <w:noProof/>
        </w:rPr>
        <w:t>Ecology</w:t>
      </w:r>
      <w:r w:rsidRPr="009A706A">
        <w:rPr>
          <w:noProof/>
        </w:rPr>
        <w:t xml:space="preserve">, </w:t>
      </w:r>
      <w:r w:rsidRPr="009A706A">
        <w:rPr>
          <w:i/>
          <w:iCs/>
          <w:noProof/>
        </w:rPr>
        <w:t>87</w:t>
      </w:r>
      <w:r w:rsidRPr="009A706A">
        <w:rPr>
          <w:noProof/>
        </w:rPr>
        <w:t>(8), 1915–1924.</w:t>
      </w:r>
    </w:p>
    <w:p w14:paraId="0BEF5DE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uelli, P., &amp; Obrist, M. K. (2003). Biodiversity indicators: The choice of values and measures. </w:t>
      </w:r>
      <w:r w:rsidRPr="009A706A">
        <w:rPr>
          <w:i/>
          <w:iCs/>
          <w:noProof/>
        </w:rPr>
        <w:t>Agriculture, Ecosystems and Environment</w:t>
      </w:r>
      <w:r w:rsidRPr="009A706A">
        <w:rPr>
          <w:noProof/>
        </w:rPr>
        <w:t xml:space="preserve">, </w:t>
      </w:r>
      <w:r w:rsidRPr="009A706A">
        <w:rPr>
          <w:i/>
          <w:iCs/>
          <w:noProof/>
        </w:rPr>
        <w:t>98</w:t>
      </w:r>
      <w:r w:rsidRPr="009A706A">
        <w:rPr>
          <w:noProof/>
        </w:rPr>
        <w:t>, 87–98.</w:t>
      </w:r>
    </w:p>
    <w:p w14:paraId="78F1CE7D"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Duffy, J. E. (2009). Why biodiversity is important to the functioning of real-world ecosystems. </w:t>
      </w:r>
      <w:r w:rsidRPr="009A706A">
        <w:rPr>
          <w:i/>
          <w:iCs/>
          <w:noProof/>
        </w:rPr>
        <w:t>Frontiers in Ecology and the Environment</w:t>
      </w:r>
      <w:r w:rsidRPr="009A706A">
        <w:rPr>
          <w:noProof/>
        </w:rPr>
        <w:t xml:space="preserve">, </w:t>
      </w:r>
      <w:r w:rsidRPr="009A706A">
        <w:rPr>
          <w:i/>
          <w:iCs/>
          <w:noProof/>
        </w:rPr>
        <w:t>7</w:t>
      </w:r>
      <w:r w:rsidRPr="009A706A">
        <w:rPr>
          <w:noProof/>
        </w:rPr>
        <w:t>(8), 437–444.</w:t>
      </w:r>
    </w:p>
    <w:p w14:paraId="6F8B895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Eglington, S. M., Noble, D. G., &amp; Fuller, R. J. (2012). A meta-analysis of spatial relationships in species richness across taxa: Birds as indicators of wider biodiversity in temperate regions. </w:t>
      </w:r>
      <w:r w:rsidRPr="009A706A">
        <w:rPr>
          <w:i/>
          <w:iCs/>
          <w:noProof/>
        </w:rPr>
        <w:t>Journal for Nature Conservation</w:t>
      </w:r>
      <w:r w:rsidRPr="009A706A">
        <w:rPr>
          <w:noProof/>
        </w:rPr>
        <w:t xml:space="preserve">, </w:t>
      </w:r>
      <w:r w:rsidRPr="009A706A">
        <w:rPr>
          <w:i/>
          <w:iCs/>
          <w:noProof/>
        </w:rPr>
        <w:t>20</w:t>
      </w:r>
      <w:r w:rsidRPr="009A706A">
        <w:rPr>
          <w:noProof/>
        </w:rPr>
        <w:t>, 301–309.</w:t>
      </w:r>
    </w:p>
    <w:p w14:paraId="5721D40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Ehrlich, P. R., &amp; Wilson, E. O. (1991). Biodiversity studies: Science and policy. </w:t>
      </w:r>
      <w:r w:rsidRPr="009A706A">
        <w:rPr>
          <w:i/>
          <w:iCs/>
          <w:noProof/>
        </w:rPr>
        <w:t>Science</w:t>
      </w:r>
      <w:r w:rsidRPr="009A706A">
        <w:rPr>
          <w:noProof/>
        </w:rPr>
        <w:t xml:space="preserve">, </w:t>
      </w:r>
      <w:r w:rsidRPr="009A706A">
        <w:rPr>
          <w:i/>
          <w:iCs/>
          <w:noProof/>
        </w:rPr>
        <w:t>253</w:t>
      </w:r>
      <w:r w:rsidRPr="009A706A">
        <w:rPr>
          <w:noProof/>
        </w:rPr>
        <w:t>(5021), 758–762.</w:t>
      </w:r>
    </w:p>
    <w:p w14:paraId="47CF2A1E"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Emslie, M. J., Cheal, A. J., MacNeil, M. A., Miller, I. R., &amp; Sweatman, H. P. A. (2018). Reef fish communities are spooked by scuba surveys and may take hours to recover. </w:t>
      </w:r>
      <w:r w:rsidRPr="009A706A">
        <w:rPr>
          <w:i/>
          <w:iCs/>
          <w:noProof/>
        </w:rPr>
        <w:t>PeerJ</w:t>
      </w:r>
      <w:r w:rsidRPr="009A706A">
        <w:rPr>
          <w:noProof/>
        </w:rPr>
        <w:t>.</w:t>
      </w:r>
    </w:p>
    <w:p w14:paraId="718F8F1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Forrester, G., Baily, P., Conetta, D., Forrester, L., Kintzing, E., &amp; Jarecki, L. (2015). Comparing monitoring data collected by volunteers and professionals shows that citizen scientists can detect long-term change on coral reefs. </w:t>
      </w:r>
      <w:r w:rsidRPr="009A706A">
        <w:rPr>
          <w:i/>
          <w:iCs/>
          <w:noProof/>
        </w:rPr>
        <w:t>Journal for Nature Conservation</w:t>
      </w:r>
      <w:r w:rsidRPr="009A706A">
        <w:rPr>
          <w:noProof/>
        </w:rPr>
        <w:t xml:space="preserve">, </w:t>
      </w:r>
      <w:r w:rsidRPr="009A706A">
        <w:rPr>
          <w:i/>
          <w:iCs/>
          <w:noProof/>
        </w:rPr>
        <w:t>24</w:t>
      </w:r>
      <w:r w:rsidRPr="009A706A">
        <w:rPr>
          <w:noProof/>
        </w:rPr>
        <w:t>, 1–9.</w:t>
      </w:r>
    </w:p>
    <w:p w14:paraId="2B728A6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ardner, T. A., Côté, I. M., Gill, J. A., Grant, A., &amp; Watkinson, A. R. (2003). Long-term region-wide declines in Caribbean corals. </w:t>
      </w:r>
      <w:r w:rsidRPr="009A706A">
        <w:rPr>
          <w:i/>
          <w:iCs/>
          <w:noProof/>
        </w:rPr>
        <w:t>Science</w:t>
      </w:r>
      <w:r w:rsidRPr="009A706A">
        <w:rPr>
          <w:noProof/>
        </w:rPr>
        <w:t xml:space="preserve">, </w:t>
      </w:r>
      <w:r w:rsidRPr="009A706A">
        <w:rPr>
          <w:i/>
          <w:iCs/>
          <w:noProof/>
        </w:rPr>
        <w:t>301</w:t>
      </w:r>
      <w:r w:rsidRPr="009A706A">
        <w:rPr>
          <w:noProof/>
        </w:rPr>
        <w:t>, 958–960.</w:t>
      </w:r>
    </w:p>
    <w:p w14:paraId="6433774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ill, D. A., Schuhmann, P. W., &amp; Oxenford, H. A. (2015). Recreational diver preferences for reef fish attributes: Economic implications of future change. </w:t>
      </w:r>
      <w:r w:rsidRPr="009A706A">
        <w:rPr>
          <w:i/>
          <w:iCs/>
          <w:noProof/>
        </w:rPr>
        <w:t>Ecological Economics</w:t>
      </w:r>
      <w:r w:rsidRPr="009A706A">
        <w:rPr>
          <w:noProof/>
        </w:rPr>
        <w:t xml:space="preserve">, </w:t>
      </w:r>
      <w:r w:rsidRPr="009A706A">
        <w:rPr>
          <w:i/>
          <w:iCs/>
          <w:noProof/>
        </w:rPr>
        <w:t>111</w:t>
      </w:r>
      <w:r w:rsidRPr="009A706A">
        <w:rPr>
          <w:noProof/>
        </w:rPr>
        <w:t>, 48–57.</w:t>
      </w:r>
    </w:p>
    <w:p w14:paraId="257439B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raham, N. A. J., Wilson, S. K., Jennings, S., Polunin, N. V. C., Bijoux, J. P., &amp; Robinson, J. (2006). Dynamic fragility of oceanic coral reef ecosystems. </w:t>
      </w:r>
      <w:r w:rsidRPr="009A706A">
        <w:rPr>
          <w:i/>
          <w:iCs/>
          <w:noProof/>
        </w:rPr>
        <w:t>Proceedings of the National Academy of Sciences of the United States of America</w:t>
      </w:r>
      <w:r w:rsidRPr="009A706A">
        <w:rPr>
          <w:noProof/>
        </w:rPr>
        <w:t xml:space="preserve">, </w:t>
      </w:r>
      <w:r w:rsidRPr="009A706A">
        <w:rPr>
          <w:i/>
          <w:iCs/>
          <w:noProof/>
        </w:rPr>
        <w:t>103</w:t>
      </w:r>
      <w:r w:rsidRPr="009A706A">
        <w:rPr>
          <w:noProof/>
        </w:rPr>
        <w:t>(22), 8425–8429.</w:t>
      </w:r>
    </w:p>
    <w:p w14:paraId="76D7B1B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Gratwicke, B., &amp; Speight, M. R. (2005). The relationship between fish species richness, abundance and habitat complexity in a range of shallow tropical marine habitats. </w:t>
      </w:r>
      <w:r w:rsidRPr="009A706A">
        <w:rPr>
          <w:i/>
          <w:iCs/>
          <w:noProof/>
        </w:rPr>
        <w:t>Journal of Fish Biology</w:t>
      </w:r>
      <w:r w:rsidRPr="009A706A">
        <w:rPr>
          <w:noProof/>
        </w:rPr>
        <w:t xml:space="preserve">, </w:t>
      </w:r>
      <w:r w:rsidRPr="009A706A">
        <w:rPr>
          <w:i/>
          <w:iCs/>
          <w:noProof/>
        </w:rPr>
        <w:t>66</w:t>
      </w:r>
      <w:r w:rsidRPr="009A706A">
        <w:rPr>
          <w:noProof/>
        </w:rPr>
        <w:t>, 650–667.</w:t>
      </w:r>
    </w:p>
    <w:p w14:paraId="4BC8CFA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Hirst, A. J. (2008). Surrogate measures for assessing cryptic faunal biodiversity on macroalgal-dominated subtidal reefs. </w:t>
      </w:r>
      <w:r w:rsidRPr="009A706A">
        <w:rPr>
          <w:i/>
          <w:iCs/>
          <w:noProof/>
        </w:rPr>
        <w:t>Biological Conservation</w:t>
      </w:r>
      <w:r w:rsidRPr="009A706A">
        <w:rPr>
          <w:noProof/>
        </w:rPr>
        <w:t xml:space="preserve">, </w:t>
      </w:r>
      <w:r w:rsidRPr="009A706A">
        <w:rPr>
          <w:i/>
          <w:iCs/>
          <w:noProof/>
        </w:rPr>
        <w:t>141</w:t>
      </w:r>
      <w:r w:rsidRPr="009A706A">
        <w:rPr>
          <w:noProof/>
        </w:rPr>
        <w:t>, 211–220.</w:t>
      </w:r>
    </w:p>
    <w:p w14:paraId="71D4342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Hughes, T. P. (1994). Catastrophes, phase shifts, and large-scale degradation of a Caribbean coral reef. </w:t>
      </w:r>
      <w:r w:rsidRPr="009A706A">
        <w:rPr>
          <w:i/>
          <w:iCs/>
          <w:noProof/>
        </w:rPr>
        <w:t>Science</w:t>
      </w:r>
      <w:r w:rsidRPr="009A706A">
        <w:rPr>
          <w:noProof/>
        </w:rPr>
        <w:t xml:space="preserve">, </w:t>
      </w:r>
      <w:r w:rsidRPr="009A706A">
        <w:rPr>
          <w:i/>
          <w:iCs/>
          <w:noProof/>
        </w:rPr>
        <w:t>265</w:t>
      </w:r>
      <w:r w:rsidRPr="009A706A">
        <w:rPr>
          <w:noProof/>
        </w:rPr>
        <w:t>(5178), 1547–1551.</w:t>
      </w:r>
    </w:p>
    <w:p w14:paraId="74E0C1BB"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Hughes, T. P., Kerry, J. T., Álvarez-Noriega, M., Álvarez-Romero, J. G., Anderson, K. D., Baird, A. H., … Wilson, S. K. (2017). Global warming and recurrent mass bleaching of corals. </w:t>
      </w:r>
      <w:r w:rsidRPr="009A706A">
        <w:rPr>
          <w:i/>
          <w:iCs/>
          <w:noProof/>
        </w:rPr>
        <w:t>Nature</w:t>
      </w:r>
      <w:r w:rsidRPr="009A706A">
        <w:rPr>
          <w:noProof/>
        </w:rPr>
        <w:t xml:space="preserve">, </w:t>
      </w:r>
      <w:r w:rsidRPr="009A706A">
        <w:rPr>
          <w:i/>
          <w:iCs/>
          <w:noProof/>
        </w:rPr>
        <w:t>543</w:t>
      </w:r>
      <w:r w:rsidRPr="009A706A">
        <w:rPr>
          <w:noProof/>
        </w:rPr>
        <w:t>, 373–377.</w:t>
      </w:r>
    </w:p>
    <w:p w14:paraId="6D752AC7" w14:textId="77777777" w:rsidR="009A706A" w:rsidRPr="009A706A" w:rsidRDefault="009A706A" w:rsidP="009A706A">
      <w:pPr>
        <w:widowControl w:val="0"/>
        <w:autoSpaceDE w:val="0"/>
        <w:autoSpaceDN w:val="0"/>
        <w:adjustRightInd w:val="0"/>
        <w:ind w:left="480" w:hanging="480"/>
        <w:rPr>
          <w:noProof/>
        </w:rPr>
      </w:pPr>
      <w:r w:rsidRPr="009A706A">
        <w:rPr>
          <w:noProof/>
        </w:rPr>
        <w:t>Jackson, J., Donovan, M., Cramer, K., &amp; Lam, V. (2014). Status and trends of Caribbean coral reefs: 1970-2012. Washington, D.C.</w:t>
      </w:r>
    </w:p>
    <w:p w14:paraId="42F6FA4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Jennings, S., &amp; Polunin, N. V. C. (1996). Impacts of fishing on tropical reef ecosystems. </w:t>
      </w:r>
      <w:r w:rsidRPr="009A706A">
        <w:rPr>
          <w:i/>
          <w:iCs/>
          <w:noProof/>
        </w:rPr>
        <w:t>Ambio</w:t>
      </w:r>
      <w:r w:rsidRPr="009A706A">
        <w:rPr>
          <w:noProof/>
        </w:rPr>
        <w:t xml:space="preserve">, </w:t>
      </w:r>
      <w:r w:rsidRPr="009A706A">
        <w:rPr>
          <w:i/>
          <w:iCs/>
          <w:noProof/>
        </w:rPr>
        <w:t>25</w:t>
      </w:r>
      <w:r w:rsidRPr="009A706A">
        <w:rPr>
          <w:noProof/>
        </w:rPr>
        <w:t>(1), 44–49.</w:t>
      </w:r>
    </w:p>
    <w:p w14:paraId="17EC0B2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Kati, V., Devillers, P., Dufrêne, M., Legakis, A., Vokou, D., &amp; Lebrun, P. (2004). Testing the value of six taxonomic groups as biodiversity indicators at a local scale. </w:t>
      </w:r>
      <w:r w:rsidRPr="009A706A">
        <w:rPr>
          <w:i/>
          <w:iCs/>
          <w:noProof/>
        </w:rPr>
        <w:t>Conservation Biology</w:t>
      </w:r>
      <w:r w:rsidRPr="009A706A">
        <w:rPr>
          <w:noProof/>
        </w:rPr>
        <w:t xml:space="preserve">, </w:t>
      </w:r>
      <w:r w:rsidRPr="009A706A">
        <w:rPr>
          <w:i/>
          <w:iCs/>
          <w:noProof/>
        </w:rPr>
        <w:t>18</w:t>
      </w:r>
      <w:r w:rsidRPr="009A706A">
        <w:rPr>
          <w:noProof/>
        </w:rPr>
        <w:t>(3), 667–675.</w:t>
      </w:r>
    </w:p>
    <w:p w14:paraId="557481B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am, T. Y., Fletcher, C., Ramage, B. S., Doll, H. M., Joann, C. L., Nur-Zati, A. M., … Potts, M. D. (2014). Using Habitat Characteristics to Predict Faunal Diversity in Tropical Production Forests. </w:t>
      </w:r>
      <w:r w:rsidRPr="009A706A">
        <w:rPr>
          <w:i/>
          <w:iCs/>
          <w:noProof/>
        </w:rPr>
        <w:t>Biotropica</w:t>
      </w:r>
      <w:r w:rsidRPr="009A706A">
        <w:rPr>
          <w:noProof/>
        </w:rPr>
        <w:t xml:space="preserve">, </w:t>
      </w:r>
      <w:r w:rsidRPr="009A706A">
        <w:rPr>
          <w:i/>
          <w:iCs/>
          <w:noProof/>
        </w:rPr>
        <w:t>46</w:t>
      </w:r>
      <w:r w:rsidRPr="009A706A">
        <w:rPr>
          <w:noProof/>
        </w:rPr>
        <w:t>(1), 50–57.</w:t>
      </w:r>
    </w:p>
    <w:p w14:paraId="71A19D0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ewandowski, A. S., Noss, R. F., &amp; Parsons, D. R. (2010). The effectiveness of surrogate taxa for the representation of biodiversity. </w:t>
      </w:r>
      <w:r w:rsidRPr="009A706A">
        <w:rPr>
          <w:i/>
          <w:iCs/>
          <w:noProof/>
        </w:rPr>
        <w:t>Conservation Biology</w:t>
      </w:r>
      <w:r w:rsidRPr="009A706A">
        <w:rPr>
          <w:noProof/>
        </w:rPr>
        <w:t xml:space="preserve">, </w:t>
      </w:r>
      <w:r w:rsidRPr="009A706A">
        <w:rPr>
          <w:i/>
          <w:iCs/>
          <w:noProof/>
        </w:rPr>
        <w:t>24</w:t>
      </w:r>
      <w:r w:rsidRPr="009A706A">
        <w:rPr>
          <w:noProof/>
        </w:rPr>
        <w:t>(5), 1367–1377.</w:t>
      </w:r>
    </w:p>
    <w:p w14:paraId="6011006F"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oh, T.-L., McMurray, S. E., Henkel, T. P., Vicente, J., &amp; Pawlik, J. R. (2015). Indirect effects of overfishing on Caribbean reefs: Sponges overgrow reef-building corals. </w:t>
      </w:r>
      <w:r w:rsidRPr="009A706A">
        <w:rPr>
          <w:i/>
          <w:iCs/>
          <w:noProof/>
        </w:rPr>
        <w:t>PeerJ</w:t>
      </w:r>
      <w:r w:rsidRPr="009A706A">
        <w:rPr>
          <w:noProof/>
        </w:rPr>
        <w:t>.</w:t>
      </w:r>
    </w:p>
    <w:p w14:paraId="074A90B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Loh, T.-L., &amp; Pawlik, J. R. (2014). Chemical defenses and resource trade-offs structure sponge communities on Caribbean coral reefs. </w:t>
      </w:r>
      <w:r w:rsidRPr="009A706A">
        <w:rPr>
          <w:i/>
          <w:iCs/>
          <w:noProof/>
        </w:rPr>
        <w:t>Proceedings of the National Academy of Sciences of the United States of America</w:t>
      </w:r>
      <w:r w:rsidRPr="009A706A">
        <w:rPr>
          <w:noProof/>
        </w:rPr>
        <w:t xml:space="preserve">, </w:t>
      </w:r>
      <w:r w:rsidRPr="009A706A">
        <w:rPr>
          <w:i/>
          <w:iCs/>
          <w:noProof/>
        </w:rPr>
        <w:t>111</w:t>
      </w:r>
      <w:r w:rsidRPr="009A706A">
        <w:rPr>
          <w:noProof/>
        </w:rPr>
        <w:t>(11), 4151–4156.</w:t>
      </w:r>
    </w:p>
    <w:p w14:paraId="529DC57E"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Magierowski, R. H., &amp; Johnson, C. R. (2006). Robustness of surrogates of biodiversity in marine benthic communities. </w:t>
      </w:r>
      <w:r w:rsidRPr="009A706A">
        <w:rPr>
          <w:i/>
          <w:iCs/>
          <w:noProof/>
        </w:rPr>
        <w:t>Ecological Applications</w:t>
      </w:r>
      <w:r w:rsidRPr="009A706A">
        <w:rPr>
          <w:noProof/>
        </w:rPr>
        <w:t xml:space="preserve">, </w:t>
      </w:r>
      <w:r w:rsidRPr="009A706A">
        <w:rPr>
          <w:i/>
          <w:iCs/>
          <w:noProof/>
        </w:rPr>
        <w:t>16</w:t>
      </w:r>
      <w:r w:rsidRPr="009A706A">
        <w:rPr>
          <w:noProof/>
        </w:rPr>
        <w:t>(6), 2264–2275.</w:t>
      </w:r>
    </w:p>
    <w:p w14:paraId="09AE61E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argules, C. R., Pressey, R. L., &amp; Williams, P. H. (2002). Representing biodiversity: Data and procedures for identifying priority areas for conservation. </w:t>
      </w:r>
      <w:r w:rsidRPr="009A706A">
        <w:rPr>
          <w:i/>
          <w:iCs/>
          <w:noProof/>
        </w:rPr>
        <w:t>Journal of Biosciences</w:t>
      </w:r>
      <w:r w:rsidRPr="009A706A">
        <w:rPr>
          <w:noProof/>
        </w:rPr>
        <w:t xml:space="preserve">, </w:t>
      </w:r>
      <w:r w:rsidRPr="009A706A">
        <w:rPr>
          <w:i/>
          <w:iCs/>
          <w:noProof/>
        </w:rPr>
        <w:t>27</w:t>
      </w:r>
      <w:r w:rsidRPr="009A706A">
        <w:rPr>
          <w:noProof/>
        </w:rPr>
        <w:t>(4), 309–326.</w:t>
      </w:r>
    </w:p>
    <w:p w14:paraId="01EE4FF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cArthur, M. A., Brooke, B. P., Przeslawski, R., Ryan, D. A., Lucieer, V. L., Nichol, S., … Radke, L. C. (2010). On the use of abiotic surrogates to describe marine benthic biodiversity. </w:t>
      </w:r>
      <w:r w:rsidRPr="009A706A">
        <w:rPr>
          <w:i/>
          <w:iCs/>
          <w:noProof/>
        </w:rPr>
        <w:t>Estuarine, Coastal and Shelf Science</w:t>
      </w:r>
      <w:r w:rsidRPr="009A706A">
        <w:rPr>
          <w:noProof/>
        </w:rPr>
        <w:t xml:space="preserve">, </w:t>
      </w:r>
      <w:r w:rsidRPr="009A706A">
        <w:rPr>
          <w:i/>
          <w:iCs/>
          <w:noProof/>
        </w:rPr>
        <w:t>88</w:t>
      </w:r>
      <w:r w:rsidRPr="009A706A">
        <w:rPr>
          <w:noProof/>
        </w:rPr>
        <w:t>, 21–32.</w:t>
      </w:r>
    </w:p>
    <w:p w14:paraId="2E7F161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cCormick, M. I. (1994). Comparison of field methods for measuring surface topography and their associations with a tropical reef fish assemblage. </w:t>
      </w:r>
      <w:r w:rsidRPr="009A706A">
        <w:rPr>
          <w:i/>
          <w:iCs/>
          <w:noProof/>
        </w:rPr>
        <w:t>Marine Ecology Progress Series</w:t>
      </w:r>
      <w:r w:rsidRPr="009A706A">
        <w:rPr>
          <w:noProof/>
        </w:rPr>
        <w:t xml:space="preserve">, </w:t>
      </w:r>
      <w:r w:rsidRPr="009A706A">
        <w:rPr>
          <w:i/>
          <w:iCs/>
          <w:noProof/>
        </w:rPr>
        <w:t>112</w:t>
      </w:r>
      <w:r w:rsidRPr="009A706A">
        <w:rPr>
          <w:noProof/>
        </w:rPr>
        <w:t>, 87–96.</w:t>
      </w:r>
    </w:p>
    <w:p w14:paraId="5C7F5C41"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ellin, C., Delean, S., Caley, J., Edgar, G., Meekan, M., Pitcher, R., … Bradshaw, C. (2011). Effectiveness of biological surrogates for predicting patterns of marine biodiversity: A global meta-analysis. </w:t>
      </w:r>
      <w:r w:rsidRPr="009A706A">
        <w:rPr>
          <w:i/>
          <w:iCs/>
          <w:noProof/>
        </w:rPr>
        <w:t>PLoS ONE</w:t>
      </w:r>
      <w:r w:rsidRPr="009A706A">
        <w:rPr>
          <w:noProof/>
        </w:rPr>
        <w:t xml:space="preserve">, </w:t>
      </w:r>
      <w:r w:rsidRPr="009A706A">
        <w:rPr>
          <w:i/>
          <w:iCs/>
          <w:noProof/>
        </w:rPr>
        <w:t>6</w:t>
      </w:r>
      <w:r w:rsidRPr="009A706A">
        <w:rPr>
          <w:noProof/>
        </w:rPr>
        <w:t>(6).</w:t>
      </w:r>
    </w:p>
    <w:p w14:paraId="1D0309A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oreno, C. E., Rojas, G. S., Pineda, E., &amp; Escobar, F. (2007). Shortcuts for biodiversity evaluation: A review of terminology and recommendations for the use of target groups, bioindicators and surrogates. </w:t>
      </w:r>
      <w:r w:rsidRPr="009A706A">
        <w:rPr>
          <w:i/>
          <w:iCs/>
          <w:noProof/>
        </w:rPr>
        <w:t>International Journal of Environment and Health</w:t>
      </w:r>
      <w:r w:rsidRPr="009A706A">
        <w:rPr>
          <w:noProof/>
        </w:rPr>
        <w:t xml:space="preserve">, </w:t>
      </w:r>
      <w:r w:rsidRPr="009A706A">
        <w:rPr>
          <w:i/>
          <w:iCs/>
          <w:noProof/>
        </w:rPr>
        <w:t>1</w:t>
      </w:r>
      <w:r w:rsidRPr="009A706A">
        <w:rPr>
          <w:noProof/>
        </w:rPr>
        <w:t>(1), 71–86.</w:t>
      </w:r>
    </w:p>
    <w:p w14:paraId="1896E015"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Mouillot, D., Villéger, S., Parravicini, V., Kulbicki, M., Arias-González, J. E., Bender, M., … Bellwood, D. R. (2014). Functional over-redundancy and high functional vulnerability in global fish faunas on tropical reefs. </w:t>
      </w:r>
      <w:r w:rsidRPr="009A706A">
        <w:rPr>
          <w:i/>
          <w:iCs/>
          <w:noProof/>
        </w:rPr>
        <w:t>Proceedings of the National Academy of Sciences of the United States of America</w:t>
      </w:r>
      <w:r w:rsidRPr="009A706A">
        <w:rPr>
          <w:noProof/>
        </w:rPr>
        <w:t xml:space="preserve">, </w:t>
      </w:r>
      <w:r w:rsidRPr="009A706A">
        <w:rPr>
          <w:i/>
          <w:iCs/>
          <w:noProof/>
        </w:rPr>
        <w:t>111</w:t>
      </w:r>
      <w:r w:rsidRPr="009A706A">
        <w:rPr>
          <w:noProof/>
        </w:rPr>
        <w:t>(38), 13757–13762.</w:t>
      </w:r>
    </w:p>
    <w:p w14:paraId="6F1F3BE0"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Naeem, S., Thompson, L. J., Lawler, S. P., Lawton, J. H., &amp; Woodfin, R. M. (1994). Declining biodiversity can alter the performance of ecosystems. </w:t>
      </w:r>
      <w:r w:rsidRPr="009A706A">
        <w:rPr>
          <w:i/>
          <w:iCs/>
          <w:noProof/>
        </w:rPr>
        <w:t>Nature</w:t>
      </w:r>
      <w:r w:rsidRPr="009A706A">
        <w:rPr>
          <w:noProof/>
        </w:rPr>
        <w:t xml:space="preserve">, </w:t>
      </w:r>
      <w:r w:rsidRPr="009A706A">
        <w:rPr>
          <w:i/>
          <w:iCs/>
          <w:noProof/>
        </w:rPr>
        <w:t>368</w:t>
      </w:r>
      <w:r w:rsidRPr="009A706A">
        <w:rPr>
          <w:noProof/>
        </w:rPr>
        <w:t>(6473), 734–737.</w:t>
      </w:r>
    </w:p>
    <w:p w14:paraId="1C48EDB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Newman, S. P., Meesters, E. H., Dryden, C. S., Williams, S. M., Sanchez, C., Mumby, P. J., &amp; Polunin, N. V. C. (2015). Reef flattening effects on total richness and species responses in the Caribbean. </w:t>
      </w:r>
      <w:r w:rsidRPr="009A706A">
        <w:rPr>
          <w:i/>
          <w:iCs/>
          <w:noProof/>
        </w:rPr>
        <w:t>Journal of Animal Ecology</w:t>
      </w:r>
      <w:r w:rsidRPr="009A706A">
        <w:rPr>
          <w:noProof/>
        </w:rPr>
        <w:t xml:space="preserve">, </w:t>
      </w:r>
      <w:r w:rsidRPr="009A706A">
        <w:rPr>
          <w:i/>
          <w:iCs/>
          <w:noProof/>
        </w:rPr>
        <w:t>84</w:t>
      </w:r>
      <w:r w:rsidRPr="009A706A">
        <w:rPr>
          <w:noProof/>
        </w:rPr>
        <w:t>, 1678–1689.</w:t>
      </w:r>
    </w:p>
    <w:p w14:paraId="34D3A01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Noss, R. F. (1990). Indicators for monitoring biodiversity: A hierarchical approach. </w:t>
      </w:r>
      <w:r w:rsidRPr="009A706A">
        <w:rPr>
          <w:i/>
          <w:iCs/>
          <w:noProof/>
        </w:rPr>
        <w:t>Conservation Biology</w:t>
      </w:r>
      <w:r w:rsidRPr="009A706A">
        <w:rPr>
          <w:noProof/>
        </w:rPr>
        <w:t xml:space="preserve">, </w:t>
      </w:r>
      <w:r w:rsidRPr="009A706A">
        <w:rPr>
          <w:i/>
          <w:iCs/>
          <w:noProof/>
        </w:rPr>
        <w:t>4</w:t>
      </w:r>
      <w:r w:rsidRPr="009A706A">
        <w:rPr>
          <w:noProof/>
        </w:rPr>
        <w:t>(4), 355–364.</w:t>
      </w:r>
    </w:p>
    <w:p w14:paraId="35B1E88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ddack, M. J., Reynolds, J. D., Aguilar, C., Appeldoorn, R. S., Beets, J., Burkett, E. W., … Côté, I. M. (2009). Recent region-wide declines in Caribbean reef fish abundance. </w:t>
      </w:r>
      <w:r w:rsidRPr="009A706A">
        <w:rPr>
          <w:i/>
          <w:iCs/>
          <w:noProof/>
        </w:rPr>
        <w:t>Current Biology</w:t>
      </w:r>
      <w:r w:rsidRPr="009A706A">
        <w:rPr>
          <w:noProof/>
        </w:rPr>
        <w:t xml:space="preserve">, </w:t>
      </w:r>
      <w:r w:rsidRPr="009A706A">
        <w:rPr>
          <w:i/>
          <w:iCs/>
          <w:noProof/>
        </w:rPr>
        <w:t>19</w:t>
      </w:r>
      <w:r w:rsidRPr="009A706A">
        <w:rPr>
          <w:noProof/>
        </w:rPr>
        <w:t>(7), 590–595.</w:t>
      </w:r>
    </w:p>
    <w:p w14:paraId="0531554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doa-Schioppa, E., Baietto, M., Massa, R., &amp; Bottoni, L. (2006). Bird communities as bioindicators: The focal species concept in agricultural landscapes. </w:t>
      </w:r>
      <w:r w:rsidRPr="009A706A">
        <w:rPr>
          <w:i/>
          <w:iCs/>
          <w:noProof/>
        </w:rPr>
        <w:t>Ecological Indicators</w:t>
      </w:r>
      <w:r w:rsidRPr="009A706A">
        <w:rPr>
          <w:noProof/>
        </w:rPr>
        <w:t xml:space="preserve">, </w:t>
      </w:r>
      <w:r w:rsidRPr="009A706A">
        <w:rPr>
          <w:i/>
          <w:iCs/>
          <w:noProof/>
        </w:rPr>
        <w:t>6</w:t>
      </w:r>
      <w:r w:rsidRPr="009A706A">
        <w:rPr>
          <w:noProof/>
        </w:rPr>
        <w:t>, 83–93.</w:t>
      </w:r>
    </w:p>
    <w:p w14:paraId="50A1A2B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awlik, J. R., Steindler, L., Henkel, T. P., Beer, S., &amp; Ilan, M. (2007). Chemical warfare on coral reefs: Sponge metabolites differentially affect coral symbiosis in situ. </w:t>
      </w:r>
      <w:r w:rsidRPr="009A706A">
        <w:rPr>
          <w:i/>
          <w:iCs/>
          <w:noProof/>
        </w:rPr>
        <w:t>Limnology and Oceanography</w:t>
      </w:r>
      <w:r w:rsidRPr="009A706A">
        <w:rPr>
          <w:noProof/>
        </w:rPr>
        <w:t xml:space="preserve">, </w:t>
      </w:r>
      <w:r w:rsidRPr="009A706A">
        <w:rPr>
          <w:i/>
          <w:iCs/>
          <w:noProof/>
        </w:rPr>
        <w:t>52</w:t>
      </w:r>
      <w:r w:rsidRPr="009A706A">
        <w:rPr>
          <w:noProof/>
        </w:rPr>
        <w:t>(2), 907–911.</w:t>
      </w:r>
    </w:p>
    <w:p w14:paraId="63ED28F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earman, J. K., Leray, M., Villalobos, R., Machida, R. J., Berumen, M. L., Knowlton, N., &amp; Carvalho, S. (2018). Cross-shelf investigation of coral reef cryptic benthic organisms reveals diversity patterns of the hidden majority. </w:t>
      </w:r>
      <w:r w:rsidRPr="009A706A">
        <w:rPr>
          <w:i/>
          <w:iCs/>
          <w:noProof/>
        </w:rPr>
        <w:t>Scientific Reports</w:t>
      </w:r>
      <w:r w:rsidRPr="009A706A">
        <w:rPr>
          <w:noProof/>
        </w:rPr>
        <w:t xml:space="preserve">, </w:t>
      </w:r>
      <w:r w:rsidRPr="009A706A">
        <w:rPr>
          <w:i/>
          <w:iCs/>
          <w:noProof/>
        </w:rPr>
        <w:t>8</w:t>
      </w:r>
      <w:r w:rsidRPr="009A706A">
        <w:rPr>
          <w:noProof/>
        </w:rPr>
        <w:t>, 1–17.</w:t>
      </w:r>
    </w:p>
    <w:p w14:paraId="1C4972AF" w14:textId="77777777" w:rsidR="009A706A" w:rsidRPr="009A706A" w:rsidRDefault="009A706A" w:rsidP="009A706A">
      <w:pPr>
        <w:widowControl w:val="0"/>
        <w:autoSpaceDE w:val="0"/>
        <w:autoSpaceDN w:val="0"/>
        <w:adjustRightInd w:val="0"/>
        <w:ind w:left="480" w:hanging="480"/>
        <w:rPr>
          <w:noProof/>
        </w:rPr>
      </w:pPr>
      <w:r w:rsidRPr="009A706A">
        <w:rPr>
          <w:noProof/>
        </w:rPr>
        <w:t>Powell, A., Smith, D. J., Hepburn, L. J., Jones, T., Berman, J., Jompa, J., &amp; Bell, J. J. (2014). Reduced Diversity and High Sponge Abundance on a Sedimented Indo-</w:t>
      </w:r>
      <w:r w:rsidRPr="009A706A">
        <w:rPr>
          <w:noProof/>
        </w:rPr>
        <w:lastRenderedPageBreak/>
        <w:t xml:space="preserve">Pacific Reef System: Implications for Future Changes in Environmental Quality. </w:t>
      </w:r>
      <w:r w:rsidRPr="009A706A">
        <w:rPr>
          <w:i/>
          <w:iCs/>
          <w:noProof/>
        </w:rPr>
        <w:t>Plos One</w:t>
      </w:r>
      <w:r w:rsidRPr="009A706A">
        <w:rPr>
          <w:noProof/>
        </w:rPr>
        <w:t>.</w:t>
      </w:r>
    </w:p>
    <w:p w14:paraId="48C16D1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Pratchett, M. S., Hoey, A. S., Wilson, S. K., Messmer, V., &amp; Graham, N. A. J. (2011). Changes in biodiversity and functioning of reef fish assemblages following coral bleaching and coral loss. </w:t>
      </w:r>
      <w:r w:rsidRPr="009A706A">
        <w:rPr>
          <w:i/>
          <w:iCs/>
          <w:noProof/>
        </w:rPr>
        <w:t>Diversity</w:t>
      </w:r>
      <w:r w:rsidRPr="009A706A">
        <w:rPr>
          <w:noProof/>
        </w:rPr>
        <w:t xml:space="preserve">, </w:t>
      </w:r>
      <w:r w:rsidRPr="009A706A">
        <w:rPr>
          <w:i/>
          <w:iCs/>
          <w:noProof/>
        </w:rPr>
        <w:t>3</w:t>
      </w:r>
      <w:r w:rsidRPr="009A706A">
        <w:rPr>
          <w:noProof/>
        </w:rPr>
        <w:t>, 424–452.</w:t>
      </w:r>
    </w:p>
    <w:p w14:paraId="3F82795F" w14:textId="77777777" w:rsidR="009A706A" w:rsidRPr="009A706A" w:rsidRDefault="009A706A" w:rsidP="009A706A">
      <w:pPr>
        <w:widowControl w:val="0"/>
        <w:autoSpaceDE w:val="0"/>
        <w:autoSpaceDN w:val="0"/>
        <w:adjustRightInd w:val="0"/>
        <w:ind w:left="480" w:hanging="480"/>
        <w:rPr>
          <w:noProof/>
        </w:rPr>
      </w:pPr>
      <w:r w:rsidRPr="009A706A">
        <w:rPr>
          <w:noProof/>
        </w:rPr>
        <w:t>R Core Team. (2019). R: A language and environment for statistical computing. Vienna, Austria: R Foundation for Statistical Computing.</w:t>
      </w:r>
    </w:p>
    <w:p w14:paraId="0B771AF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ahbek, C., &amp; Graves, G. R. (2001). Multiscale assessment of patterns of avian species richness. </w:t>
      </w:r>
      <w:r w:rsidRPr="009A706A">
        <w:rPr>
          <w:i/>
          <w:iCs/>
          <w:noProof/>
        </w:rPr>
        <w:t>Proceedings of the National Academy of Sciences of the United States of America</w:t>
      </w:r>
      <w:r w:rsidRPr="009A706A">
        <w:rPr>
          <w:noProof/>
        </w:rPr>
        <w:t xml:space="preserve">, </w:t>
      </w:r>
      <w:r w:rsidRPr="009A706A">
        <w:rPr>
          <w:i/>
          <w:iCs/>
          <w:noProof/>
        </w:rPr>
        <w:t>98</w:t>
      </w:r>
      <w:r w:rsidRPr="009A706A">
        <w:rPr>
          <w:noProof/>
        </w:rPr>
        <w:t>(8), 4534–4539.</w:t>
      </w:r>
    </w:p>
    <w:p w14:paraId="7351327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obertson, D. R. (1992). Patterns of lunar settlement and early recruitment in Caribbean reef fishes at Panamá. </w:t>
      </w:r>
      <w:r w:rsidRPr="009A706A">
        <w:rPr>
          <w:i/>
          <w:iCs/>
          <w:noProof/>
        </w:rPr>
        <w:t>Marine Biology</w:t>
      </w:r>
      <w:r w:rsidRPr="009A706A">
        <w:rPr>
          <w:noProof/>
        </w:rPr>
        <w:t xml:space="preserve">, </w:t>
      </w:r>
      <w:r w:rsidRPr="009A706A">
        <w:rPr>
          <w:i/>
          <w:iCs/>
          <w:noProof/>
        </w:rPr>
        <w:t>114</w:t>
      </w:r>
      <w:r w:rsidRPr="009A706A">
        <w:rPr>
          <w:noProof/>
        </w:rPr>
        <w:t>, 527–537.</w:t>
      </w:r>
    </w:p>
    <w:p w14:paraId="0D09F1CD"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Rubal, M., Veiga, P., Vieira, R., &amp; Sousa-Pinto, I. (2011). Seasonal patterns of tidepool macroalgal assemblages in the North of Portugal. Consistence between species and functional group approaches. </w:t>
      </w:r>
      <w:r w:rsidRPr="009A706A">
        <w:rPr>
          <w:i/>
          <w:iCs/>
          <w:noProof/>
        </w:rPr>
        <w:t>Journal of Sea Research</w:t>
      </w:r>
      <w:r w:rsidRPr="009A706A">
        <w:rPr>
          <w:noProof/>
        </w:rPr>
        <w:t xml:space="preserve">, </w:t>
      </w:r>
      <w:r w:rsidRPr="009A706A">
        <w:rPr>
          <w:i/>
          <w:iCs/>
          <w:noProof/>
        </w:rPr>
        <w:t>66</w:t>
      </w:r>
      <w:r w:rsidRPr="009A706A">
        <w:rPr>
          <w:noProof/>
        </w:rPr>
        <w:t>, 187–194.</w:t>
      </w:r>
    </w:p>
    <w:p w14:paraId="518DEE9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ebek, P., Barnouin, T., Brin, A., Brustel, H., Dufrêne, M., Gosselin, F., … Bouget, C. (2012). A test for assessment of saproxylic beetle biodiversity using subsets of “monitoring species.” </w:t>
      </w:r>
      <w:r w:rsidRPr="009A706A">
        <w:rPr>
          <w:i/>
          <w:iCs/>
          <w:noProof/>
        </w:rPr>
        <w:t>Ecological Indicators</w:t>
      </w:r>
      <w:r w:rsidRPr="009A706A">
        <w:rPr>
          <w:noProof/>
        </w:rPr>
        <w:t xml:space="preserve">, </w:t>
      </w:r>
      <w:r w:rsidRPr="009A706A">
        <w:rPr>
          <w:i/>
          <w:iCs/>
          <w:noProof/>
        </w:rPr>
        <w:t>20</w:t>
      </w:r>
      <w:r w:rsidRPr="009A706A">
        <w:rPr>
          <w:noProof/>
        </w:rPr>
        <w:t>, 304–315.</w:t>
      </w:r>
    </w:p>
    <w:p w14:paraId="4D07A5CC"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male, D. A. (2010). Monitoring marine macroalgae: The influence of spatial scale on the usefulness of biodiversity surrogates. </w:t>
      </w:r>
      <w:r w:rsidRPr="009A706A">
        <w:rPr>
          <w:i/>
          <w:iCs/>
          <w:noProof/>
        </w:rPr>
        <w:t>Diversity and Distributions</w:t>
      </w:r>
      <w:r w:rsidRPr="009A706A">
        <w:rPr>
          <w:noProof/>
        </w:rPr>
        <w:t xml:space="preserve">, </w:t>
      </w:r>
      <w:r w:rsidRPr="009A706A">
        <w:rPr>
          <w:i/>
          <w:iCs/>
          <w:noProof/>
        </w:rPr>
        <w:t>16</w:t>
      </w:r>
      <w:r w:rsidRPr="009A706A">
        <w:rPr>
          <w:noProof/>
        </w:rPr>
        <w:t>, 985–995.</w:t>
      </w:r>
    </w:p>
    <w:p w14:paraId="397055C2"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at, M., Huggett, M. J., Bernasconi, R., DiBattista, J. D., Berry, T. E., Newman, S. J., … Bunce, M. (2017). Ecosystem biomonitoring with eDNA: Metabarcoding </w:t>
      </w:r>
      <w:r w:rsidRPr="009A706A">
        <w:rPr>
          <w:noProof/>
        </w:rPr>
        <w:lastRenderedPageBreak/>
        <w:t xml:space="preserve">across the tree of life in a tropical marine environment. </w:t>
      </w:r>
      <w:r w:rsidRPr="009A706A">
        <w:rPr>
          <w:i/>
          <w:iCs/>
          <w:noProof/>
        </w:rPr>
        <w:t>Scientific Reports</w:t>
      </w:r>
      <w:r w:rsidRPr="009A706A">
        <w:rPr>
          <w:noProof/>
        </w:rPr>
        <w:t xml:space="preserve">, </w:t>
      </w:r>
      <w:r w:rsidRPr="009A706A">
        <w:rPr>
          <w:i/>
          <w:iCs/>
          <w:noProof/>
        </w:rPr>
        <w:t>7</w:t>
      </w:r>
      <w:r w:rsidRPr="009A706A">
        <w:rPr>
          <w:noProof/>
        </w:rPr>
        <w:t>, 1–11.</w:t>
      </w:r>
    </w:p>
    <w:p w14:paraId="2596B45E"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audinger, M. D., Carter, S. L., Cross, M. S., Dubois, N. S., Duffy, J. E., Enquist, C., … Turner, W. (2013). Biodiversity in a changing climate: A synthesis of current and projected trends in the US. </w:t>
      </w:r>
      <w:r w:rsidRPr="009A706A">
        <w:rPr>
          <w:i/>
          <w:iCs/>
          <w:noProof/>
        </w:rPr>
        <w:t>Frontiers in Ecology and the Environment</w:t>
      </w:r>
      <w:r w:rsidRPr="009A706A">
        <w:rPr>
          <w:noProof/>
        </w:rPr>
        <w:t xml:space="preserve">, </w:t>
      </w:r>
      <w:r w:rsidRPr="009A706A">
        <w:rPr>
          <w:i/>
          <w:iCs/>
          <w:noProof/>
        </w:rPr>
        <w:t>11</w:t>
      </w:r>
      <w:r w:rsidRPr="009A706A">
        <w:rPr>
          <w:noProof/>
        </w:rPr>
        <w:t>(9), 465–473.</w:t>
      </w:r>
    </w:p>
    <w:p w14:paraId="2192392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ella, J. S., Pratchett, M. S., Hutchings, P. A., &amp; Jones, G. P. (2011). Coral-associated invertebrates: Diversity, ecological importance and vulnerability to disturbance. </w:t>
      </w:r>
      <w:r w:rsidRPr="009A706A">
        <w:rPr>
          <w:i/>
          <w:iCs/>
          <w:noProof/>
        </w:rPr>
        <w:t>Oceanography and Marine Biology: An Annual Review</w:t>
      </w:r>
      <w:r w:rsidRPr="009A706A">
        <w:rPr>
          <w:noProof/>
        </w:rPr>
        <w:t xml:space="preserve">, </w:t>
      </w:r>
      <w:r w:rsidRPr="009A706A">
        <w:rPr>
          <w:i/>
          <w:iCs/>
          <w:noProof/>
        </w:rPr>
        <w:t>49</w:t>
      </w:r>
      <w:r w:rsidRPr="009A706A">
        <w:rPr>
          <w:noProof/>
        </w:rPr>
        <w:t>, 43–104.</w:t>
      </w:r>
    </w:p>
    <w:p w14:paraId="01A7D0E3"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Stork, N. E. (2010). Re-assessing current extinction rates. </w:t>
      </w:r>
      <w:r w:rsidRPr="009A706A">
        <w:rPr>
          <w:i/>
          <w:iCs/>
          <w:noProof/>
        </w:rPr>
        <w:t>Biodiversity and Conservation</w:t>
      </w:r>
      <w:r w:rsidRPr="009A706A">
        <w:rPr>
          <w:noProof/>
        </w:rPr>
        <w:t xml:space="preserve">, </w:t>
      </w:r>
      <w:r w:rsidRPr="009A706A">
        <w:rPr>
          <w:i/>
          <w:iCs/>
          <w:noProof/>
        </w:rPr>
        <w:t>19</w:t>
      </w:r>
      <w:r w:rsidRPr="009A706A">
        <w:rPr>
          <w:noProof/>
        </w:rPr>
        <w:t>, 357–371.</w:t>
      </w:r>
    </w:p>
    <w:p w14:paraId="1E0532AA"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Thompson, A. A., &amp; Mapstone, B. D. (1997). Observer effects and training in underwater visual surveys of reef fishes. </w:t>
      </w:r>
      <w:r w:rsidRPr="009A706A">
        <w:rPr>
          <w:i/>
          <w:iCs/>
          <w:noProof/>
        </w:rPr>
        <w:t>Marine Ecology Progress Series</w:t>
      </w:r>
      <w:r w:rsidRPr="009A706A">
        <w:rPr>
          <w:noProof/>
        </w:rPr>
        <w:t xml:space="preserve">, </w:t>
      </w:r>
      <w:r w:rsidRPr="009A706A">
        <w:rPr>
          <w:i/>
          <w:iCs/>
          <w:noProof/>
        </w:rPr>
        <w:t>154</w:t>
      </w:r>
      <w:r w:rsidRPr="009A706A">
        <w:rPr>
          <w:noProof/>
        </w:rPr>
        <w:t>, 53–63.</w:t>
      </w:r>
    </w:p>
    <w:p w14:paraId="48755EF4"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Venables, W. N., &amp; Ripley, B. D. (2002). </w:t>
      </w:r>
      <w:r w:rsidRPr="009A706A">
        <w:rPr>
          <w:i/>
          <w:iCs/>
          <w:noProof/>
        </w:rPr>
        <w:t>Modern applied statistics with S</w:t>
      </w:r>
      <w:r w:rsidRPr="009A706A">
        <w:rPr>
          <w:noProof/>
        </w:rPr>
        <w:t xml:space="preserve"> (Fourth). New York, New York: Springer.</w:t>
      </w:r>
    </w:p>
    <w:p w14:paraId="59C888A6"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ard, D. F., &amp; Stanley, M. C. (2004). The value of RTUs and parataxonomy versus taxonomic species. </w:t>
      </w:r>
      <w:r w:rsidRPr="009A706A">
        <w:rPr>
          <w:i/>
          <w:iCs/>
          <w:noProof/>
        </w:rPr>
        <w:t>New Zealand Entomologist</w:t>
      </w:r>
      <w:r w:rsidRPr="009A706A">
        <w:rPr>
          <w:noProof/>
        </w:rPr>
        <w:t xml:space="preserve">, </w:t>
      </w:r>
      <w:r w:rsidRPr="009A706A">
        <w:rPr>
          <w:i/>
          <w:iCs/>
          <w:noProof/>
        </w:rPr>
        <w:t>27</w:t>
      </w:r>
      <w:r w:rsidRPr="009A706A">
        <w:rPr>
          <w:noProof/>
        </w:rPr>
        <w:t>, 3–9.</w:t>
      </w:r>
    </w:p>
    <w:p w14:paraId="7D2F2DE7"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ard, T. J., Vanderklift, M. A., Nicholls, A. O., &amp; Kenchington, R. A. (1999). Selecting marine reserves using habitats and species assemblages as surrogates for biological diversity. </w:t>
      </w:r>
      <w:r w:rsidRPr="009A706A">
        <w:rPr>
          <w:i/>
          <w:iCs/>
          <w:noProof/>
        </w:rPr>
        <w:t>Ecological Applications</w:t>
      </w:r>
      <w:r w:rsidRPr="009A706A">
        <w:rPr>
          <w:noProof/>
        </w:rPr>
        <w:t xml:space="preserve">, </w:t>
      </w:r>
      <w:r w:rsidRPr="009A706A">
        <w:rPr>
          <w:i/>
          <w:iCs/>
          <w:noProof/>
        </w:rPr>
        <w:t>9</w:t>
      </w:r>
      <w:r w:rsidRPr="009A706A">
        <w:rPr>
          <w:noProof/>
        </w:rPr>
        <w:t>(2), 691–698.</w:t>
      </w:r>
    </w:p>
    <w:p w14:paraId="160102D0"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hittaker, R. H. (1960). Vegetation of the Siskiyou Mountains, Oregon and California. </w:t>
      </w:r>
      <w:r w:rsidRPr="009A706A">
        <w:rPr>
          <w:i/>
          <w:iCs/>
          <w:noProof/>
        </w:rPr>
        <w:t>Ecological Monographs</w:t>
      </w:r>
      <w:r w:rsidRPr="009A706A">
        <w:rPr>
          <w:noProof/>
        </w:rPr>
        <w:t xml:space="preserve">, </w:t>
      </w:r>
      <w:r w:rsidRPr="009A706A">
        <w:rPr>
          <w:i/>
          <w:iCs/>
          <w:noProof/>
        </w:rPr>
        <w:t>30</w:t>
      </w:r>
      <w:r w:rsidRPr="009A706A">
        <w:rPr>
          <w:noProof/>
        </w:rPr>
        <w:t>(3), 279–338.</w:t>
      </w:r>
    </w:p>
    <w:p w14:paraId="3FD59DD6" w14:textId="77777777" w:rsidR="009A706A" w:rsidRPr="009A706A" w:rsidRDefault="009A706A" w:rsidP="009A706A">
      <w:pPr>
        <w:widowControl w:val="0"/>
        <w:autoSpaceDE w:val="0"/>
        <w:autoSpaceDN w:val="0"/>
        <w:adjustRightInd w:val="0"/>
        <w:ind w:left="480" w:hanging="480"/>
        <w:rPr>
          <w:noProof/>
        </w:rPr>
      </w:pPr>
      <w:r w:rsidRPr="009A706A">
        <w:rPr>
          <w:noProof/>
        </w:rPr>
        <w:lastRenderedPageBreak/>
        <w:t xml:space="preserve">Willis, T. J. (2001). Visual census methods underestimate density and diversity of cryptic reef fishes. </w:t>
      </w:r>
      <w:r w:rsidRPr="009A706A">
        <w:rPr>
          <w:i/>
          <w:iCs/>
          <w:noProof/>
        </w:rPr>
        <w:t>Journal of Fish Biology</w:t>
      </w:r>
      <w:r w:rsidRPr="009A706A">
        <w:rPr>
          <w:noProof/>
        </w:rPr>
        <w:t xml:space="preserve">, </w:t>
      </w:r>
      <w:r w:rsidRPr="009A706A">
        <w:rPr>
          <w:i/>
          <w:iCs/>
          <w:noProof/>
        </w:rPr>
        <w:t>59</w:t>
      </w:r>
      <w:r w:rsidRPr="009A706A">
        <w:rPr>
          <w:noProof/>
        </w:rPr>
        <w:t>, 1408–1411.</w:t>
      </w:r>
    </w:p>
    <w:p w14:paraId="0114DE08"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ilson, S. K., Graham, N. A. J., Pratchett, M. S., Jones, G. P., &amp; Polunin, N. V. C. (2006). Multiple disturbances and the global degradation of coral reefs: Are reef fishes at risk or resilient? </w:t>
      </w:r>
      <w:r w:rsidRPr="009A706A">
        <w:rPr>
          <w:i/>
          <w:iCs/>
          <w:noProof/>
        </w:rPr>
        <w:t>Global Change Biology</w:t>
      </w:r>
      <w:r w:rsidRPr="009A706A">
        <w:rPr>
          <w:noProof/>
        </w:rPr>
        <w:t xml:space="preserve">, </w:t>
      </w:r>
      <w:r w:rsidRPr="009A706A">
        <w:rPr>
          <w:i/>
          <w:iCs/>
          <w:noProof/>
        </w:rPr>
        <w:t>12</w:t>
      </w:r>
      <w:r w:rsidRPr="009A706A">
        <w:rPr>
          <w:noProof/>
        </w:rPr>
        <w:t>, 2220–2234.</w:t>
      </w:r>
    </w:p>
    <w:p w14:paraId="189690BB" w14:textId="77777777" w:rsidR="009A706A" w:rsidRPr="009A706A" w:rsidRDefault="009A706A" w:rsidP="009A706A">
      <w:pPr>
        <w:widowControl w:val="0"/>
        <w:autoSpaceDE w:val="0"/>
        <w:autoSpaceDN w:val="0"/>
        <w:adjustRightInd w:val="0"/>
        <w:ind w:left="480" w:hanging="480"/>
        <w:rPr>
          <w:noProof/>
        </w:rPr>
      </w:pPr>
      <w:r w:rsidRPr="009A706A">
        <w:rPr>
          <w:noProof/>
        </w:rPr>
        <w:t xml:space="preserve">Wulff, J. L. (2006). Rapid diversity and abundance decline in a Caribbean coral reef sponge community. </w:t>
      </w:r>
      <w:r w:rsidRPr="009A706A">
        <w:rPr>
          <w:i/>
          <w:iCs/>
          <w:noProof/>
        </w:rPr>
        <w:t>Biological Conservation</w:t>
      </w:r>
      <w:r w:rsidRPr="009A706A">
        <w:rPr>
          <w:noProof/>
        </w:rPr>
        <w:t xml:space="preserve">, </w:t>
      </w:r>
      <w:r w:rsidRPr="009A706A">
        <w:rPr>
          <w:i/>
          <w:iCs/>
          <w:noProof/>
        </w:rPr>
        <w:t>127</w:t>
      </w:r>
      <w:r w:rsidRPr="009A706A">
        <w:rPr>
          <w:noProof/>
        </w:rPr>
        <w:t>, 167–176.</w:t>
      </w:r>
    </w:p>
    <w:p w14:paraId="3606BC51" w14:textId="301D4594" w:rsidR="00A679EA" w:rsidRDefault="00BB1205" w:rsidP="009A706A">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26" w:name="_Toc27139107"/>
      <w:r>
        <w:lastRenderedPageBreak/>
        <w:t>Tables</w:t>
      </w:r>
      <w:bookmarkEnd w:id="26"/>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27" w:name="_Toc27139108"/>
      <w:r>
        <w:lastRenderedPageBreak/>
        <w:t>Figures</w:t>
      </w:r>
      <w:bookmarkEnd w:id="27"/>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proofErr w:type="gramStart"/>
      <w:r w:rsidRPr="00402890">
        <w:rPr>
          <w:rStyle w:val="TableheadingChar"/>
        </w:rPr>
        <w:t>Figure 2.</w:t>
      </w:r>
      <w:proofErr w:type="gramEnd"/>
      <w:r w:rsidRPr="00402890">
        <w:rPr>
          <w:rStyle w:val="TableheadingChar"/>
        </w:rPr>
        <w:t xml:space="preserve"> </w:t>
      </w:r>
      <w:r w:rsidR="00596353">
        <w:rPr>
          <w:rStyle w:val="TableheadingChar"/>
        </w:rPr>
        <w:t xml:space="preserve">Potential surrogate-target relationships.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5">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proofErr w:type="gramStart"/>
      <w:r>
        <w:t>Figure 3.</w:t>
      </w:r>
      <w:proofErr w:type="gramEnd"/>
      <w:r>
        <w:t xml:space="preserve">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This figure 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r>
        <w:t xml:space="preserve">Figure </w:t>
      </w:r>
      <w:r w:rsidR="00856852">
        <w:t>5</w:t>
      </w:r>
      <w:r>
        <w:t xml:space="preserve">. 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1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proofErr w:type="gramStart"/>
      <w:r>
        <w:t>Figure 6.</w:t>
      </w:r>
      <w:proofErr w:type="gramEnd"/>
      <w:r>
        <w:t xml:space="preserve">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This figure 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0">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proofErr w:type="gramStart"/>
      <w:r>
        <w:t>Figure 8.</w:t>
      </w:r>
      <w:proofErr w:type="gramEnd"/>
      <w:r>
        <w:t xml:space="preserve">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r>
        <w:t xml:space="preserve">Figure </w:t>
      </w:r>
      <w:r w:rsidR="00856852">
        <w:t>9</w:t>
      </w:r>
      <w:r>
        <w:t>.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r>
        <w:t xml:space="preserve">Figure </w:t>
      </w:r>
      <w:r w:rsidR="00856852">
        <w:t>10</w:t>
      </w:r>
      <w:r>
        <w:t>. This figure helps to visualize differences in combined richness</w:t>
      </w:r>
      <w:r w:rsidR="00B26C89">
        <w:t xml:space="preserve"> (</w:t>
      </w:r>
      <w:r>
        <w:t xml:space="preserve">the sum of coral, fish, and </w:t>
      </w:r>
      <w:r w:rsidR="00B26C89">
        <w:t>sponge richness)</w:t>
      </w:r>
      <w:r>
        <w:t xml:space="preserve">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3">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proofErr w:type="gramStart"/>
      <w:r>
        <w:t>Figure</w:t>
      </w:r>
      <w:r w:rsidR="00F07CEA">
        <w:t xml:space="preserve"> 11</w:t>
      </w:r>
      <w:r>
        <w:t>.</w:t>
      </w:r>
      <w:proofErr w:type="gramEnd"/>
      <w:r>
        <w:t xml:space="preserve">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4"/>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This figure 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61A00D15" w14:textId="77777777" w:rsidR="00D43B73" w:rsidRDefault="00D43B73" w:rsidP="00D43B73">
      <w:pPr>
        <w:pStyle w:val="Heading2"/>
      </w:pPr>
      <w:bookmarkStart w:id="28" w:name="_Toc27139109"/>
      <w:r>
        <w:lastRenderedPageBreak/>
        <w:t>Appendices</w:t>
      </w:r>
      <w:bookmarkEnd w:id="28"/>
    </w:p>
    <w:p w14:paraId="5422D22B" w14:textId="77777777" w:rsidR="00D43B73" w:rsidRDefault="00D43B73" w:rsidP="00D43B73">
      <w:pPr>
        <w:spacing w:after="200" w:line="276" w:lineRule="auto"/>
        <w:ind w:firstLine="0"/>
      </w:pPr>
      <w:r>
        <w:br w:type="page"/>
      </w:r>
    </w:p>
    <w:p w14:paraId="56E598E8" w14:textId="77777777" w:rsidR="00D43B73" w:rsidRDefault="00D43B73" w:rsidP="00D43B73">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D43B73" w:rsidRPr="008D1BA7" w14:paraId="783E00F1" w14:textId="77777777" w:rsidTr="00FC06F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127DB97" w14:textId="77777777" w:rsidR="00D43B73" w:rsidRPr="008D1BA7" w:rsidRDefault="00D43B73" w:rsidP="00FC06F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31200B7E" w14:textId="77777777" w:rsidR="00D43B73" w:rsidRPr="008D1BA7" w:rsidRDefault="00D43B73" w:rsidP="00FC06F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3565C03C" w14:textId="77777777" w:rsidR="00D43B73" w:rsidRPr="008D1BA7" w:rsidRDefault="00D43B73" w:rsidP="00FC06F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1B8C8103" w14:textId="77777777" w:rsidR="00D43B73" w:rsidRPr="008D1BA7" w:rsidRDefault="00D43B73" w:rsidP="00FC06FA">
            <w:pPr>
              <w:spacing w:line="240" w:lineRule="auto"/>
              <w:ind w:firstLine="0"/>
              <w:rPr>
                <w:sz w:val="16"/>
                <w:szCs w:val="18"/>
              </w:rPr>
            </w:pPr>
            <w:r w:rsidRPr="008D1BA7">
              <w:rPr>
                <w:sz w:val="16"/>
                <w:szCs w:val="18"/>
              </w:rPr>
              <w:t>Fish common name cont.</w:t>
            </w:r>
          </w:p>
        </w:tc>
      </w:tr>
      <w:tr w:rsidR="00D43B73" w:rsidRPr="008D1BA7" w14:paraId="028C329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DB707DF" w14:textId="77777777" w:rsidR="00D43B73" w:rsidRPr="008D1BA7" w:rsidRDefault="00D43B73" w:rsidP="00FC06F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1B5EC9F" w14:textId="77777777" w:rsidR="00D43B73" w:rsidRPr="008D1BA7" w:rsidRDefault="00D43B73" w:rsidP="00FC06F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6B437E47"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17506700" w14:textId="77777777" w:rsidR="00D43B73" w:rsidRPr="008D1BA7" w:rsidRDefault="00D43B73" w:rsidP="00FC06FA">
            <w:pPr>
              <w:spacing w:line="240" w:lineRule="auto"/>
              <w:ind w:firstLine="0"/>
              <w:rPr>
                <w:sz w:val="16"/>
                <w:szCs w:val="18"/>
              </w:rPr>
            </w:pPr>
            <w:r w:rsidRPr="008D1BA7">
              <w:rPr>
                <w:sz w:val="16"/>
                <w:szCs w:val="18"/>
              </w:rPr>
              <w:t>yellowtail hamlet</w:t>
            </w:r>
          </w:p>
        </w:tc>
      </w:tr>
      <w:tr w:rsidR="00D43B73" w:rsidRPr="008D1BA7" w14:paraId="59E0CB4F" w14:textId="77777777" w:rsidTr="00FC06FA">
        <w:trPr>
          <w:trHeight w:val="20"/>
        </w:trPr>
        <w:tc>
          <w:tcPr>
            <w:tcW w:w="2268" w:type="dxa"/>
            <w:shd w:val="clear" w:color="auto" w:fill="FFFFFF" w:themeFill="background1"/>
            <w:noWrap/>
            <w:hideMark/>
          </w:tcPr>
          <w:p w14:paraId="577C5D55"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5915675D" w14:textId="77777777" w:rsidR="00D43B73" w:rsidRPr="008D1BA7" w:rsidRDefault="00D43B73" w:rsidP="00FC06F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252B3154"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0510357E" w14:textId="77777777" w:rsidR="00D43B73" w:rsidRPr="008D1BA7" w:rsidRDefault="00D43B73" w:rsidP="00FC06FA">
            <w:pPr>
              <w:spacing w:line="240" w:lineRule="auto"/>
              <w:ind w:firstLine="0"/>
              <w:rPr>
                <w:sz w:val="16"/>
                <w:szCs w:val="18"/>
              </w:rPr>
            </w:pPr>
            <w:r w:rsidRPr="008D1BA7">
              <w:rPr>
                <w:sz w:val="16"/>
                <w:szCs w:val="18"/>
              </w:rPr>
              <w:t>shy hamlet</w:t>
            </w:r>
          </w:p>
        </w:tc>
      </w:tr>
      <w:tr w:rsidR="00D43B73" w:rsidRPr="008D1BA7" w14:paraId="450725FD"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E479CE"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1B21A117" w14:textId="77777777" w:rsidR="00D43B73" w:rsidRPr="008D1BA7" w:rsidRDefault="00D43B73" w:rsidP="00FC06F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742DAD3E"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75C2514" w14:textId="77777777" w:rsidR="00D43B73" w:rsidRPr="008D1BA7" w:rsidRDefault="00D43B73" w:rsidP="00FC06FA">
            <w:pPr>
              <w:spacing w:line="240" w:lineRule="auto"/>
              <w:ind w:firstLine="0"/>
              <w:rPr>
                <w:sz w:val="16"/>
                <w:szCs w:val="18"/>
              </w:rPr>
            </w:pPr>
            <w:r w:rsidRPr="008D1BA7">
              <w:rPr>
                <w:sz w:val="16"/>
                <w:szCs w:val="18"/>
              </w:rPr>
              <w:t>indigo hamlet</w:t>
            </w:r>
          </w:p>
        </w:tc>
      </w:tr>
      <w:tr w:rsidR="00D43B73" w:rsidRPr="008D1BA7" w14:paraId="08576B1A" w14:textId="77777777" w:rsidTr="00FC06FA">
        <w:trPr>
          <w:trHeight w:val="20"/>
        </w:trPr>
        <w:tc>
          <w:tcPr>
            <w:tcW w:w="2268" w:type="dxa"/>
            <w:shd w:val="clear" w:color="auto" w:fill="FFFFFF" w:themeFill="background1"/>
            <w:noWrap/>
            <w:hideMark/>
          </w:tcPr>
          <w:p w14:paraId="3E493DD1"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1AD54BC7" w14:textId="77777777" w:rsidR="00D43B73" w:rsidRPr="008D1BA7" w:rsidRDefault="00D43B73" w:rsidP="00FC06F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03C8C466"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48232BE2" w14:textId="77777777" w:rsidR="00D43B73" w:rsidRPr="008D1BA7" w:rsidRDefault="00D43B73" w:rsidP="00FC06FA">
            <w:pPr>
              <w:spacing w:line="240" w:lineRule="auto"/>
              <w:ind w:firstLine="0"/>
              <w:rPr>
                <w:sz w:val="16"/>
                <w:szCs w:val="18"/>
              </w:rPr>
            </w:pPr>
            <w:r w:rsidRPr="008D1BA7">
              <w:rPr>
                <w:sz w:val="16"/>
                <w:szCs w:val="18"/>
              </w:rPr>
              <w:t>black hamlet</w:t>
            </w:r>
          </w:p>
        </w:tc>
      </w:tr>
      <w:tr w:rsidR="00D43B73" w:rsidRPr="008D1BA7" w14:paraId="1652B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B46A70" w14:textId="77777777" w:rsidR="00D43B73" w:rsidRPr="008D1BA7" w:rsidRDefault="00D43B73" w:rsidP="00FC06F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506401AF" w14:textId="77777777" w:rsidR="00D43B73" w:rsidRPr="008D1BA7" w:rsidRDefault="00D43B73" w:rsidP="00FC06F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27A17CDA"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793F8EB5" w14:textId="77777777" w:rsidR="00D43B73" w:rsidRPr="008D1BA7" w:rsidRDefault="00D43B73" w:rsidP="00FC06FA">
            <w:pPr>
              <w:spacing w:line="240" w:lineRule="auto"/>
              <w:ind w:firstLine="0"/>
              <w:rPr>
                <w:sz w:val="16"/>
                <w:szCs w:val="18"/>
              </w:rPr>
            </w:pPr>
            <w:r w:rsidRPr="008D1BA7">
              <w:rPr>
                <w:sz w:val="16"/>
                <w:szCs w:val="18"/>
              </w:rPr>
              <w:t>barred hamlet</w:t>
            </w:r>
          </w:p>
        </w:tc>
      </w:tr>
      <w:tr w:rsidR="00D43B73" w:rsidRPr="008D1BA7" w14:paraId="4DACF493" w14:textId="77777777" w:rsidTr="00FC06FA">
        <w:trPr>
          <w:trHeight w:val="20"/>
        </w:trPr>
        <w:tc>
          <w:tcPr>
            <w:tcW w:w="2268" w:type="dxa"/>
            <w:shd w:val="clear" w:color="auto" w:fill="FFFFFF" w:themeFill="background1"/>
            <w:noWrap/>
            <w:hideMark/>
          </w:tcPr>
          <w:p w14:paraId="7F013F67" w14:textId="77777777" w:rsidR="00D43B73" w:rsidRPr="008D1BA7" w:rsidRDefault="00D43B73" w:rsidP="00FC06F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6DEA425C" w14:textId="77777777" w:rsidR="00D43B73" w:rsidRPr="008D1BA7" w:rsidRDefault="00D43B73" w:rsidP="00FC06F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4F00AB7F"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67C00C83" w14:textId="77777777" w:rsidR="00D43B73" w:rsidRPr="008D1BA7" w:rsidRDefault="00D43B73" w:rsidP="00FC06FA">
            <w:pPr>
              <w:spacing w:line="240" w:lineRule="auto"/>
              <w:ind w:firstLine="0"/>
              <w:rPr>
                <w:sz w:val="16"/>
                <w:szCs w:val="18"/>
              </w:rPr>
            </w:pPr>
            <w:r w:rsidRPr="008D1BA7">
              <w:rPr>
                <w:sz w:val="16"/>
                <w:szCs w:val="18"/>
              </w:rPr>
              <w:t>tan hamlet</w:t>
            </w:r>
          </w:p>
        </w:tc>
      </w:tr>
      <w:tr w:rsidR="00D43B73" w:rsidRPr="008D1BA7" w14:paraId="12BBD87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F2F965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5FA6CFB5"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1D7B3FA1"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1C44B40B" w14:textId="77777777" w:rsidR="00D43B73" w:rsidRPr="008D1BA7" w:rsidRDefault="00D43B73" w:rsidP="00FC06FA">
            <w:pPr>
              <w:spacing w:line="240" w:lineRule="auto"/>
              <w:ind w:firstLine="0"/>
              <w:rPr>
                <w:sz w:val="16"/>
                <w:szCs w:val="18"/>
              </w:rPr>
            </w:pPr>
            <w:r w:rsidRPr="008D1BA7">
              <w:rPr>
                <w:sz w:val="16"/>
                <w:szCs w:val="18"/>
              </w:rPr>
              <w:t>butter hamlet</w:t>
            </w:r>
          </w:p>
        </w:tc>
      </w:tr>
      <w:tr w:rsidR="00D43B73" w:rsidRPr="008D1BA7" w14:paraId="655B5057" w14:textId="77777777" w:rsidTr="00FC06FA">
        <w:trPr>
          <w:trHeight w:val="20"/>
        </w:trPr>
        <w:tc>
          <w:tcPr>
            <w:tcW w:w="2268" w:type="dxa"/>
            <w:shd w:val="clear" w:color="auto" w:fill="FFFFFF" w:themeFill="background1"/>
            <w:noWrap/>
            <w:hideMark/>
          </w:tcPr>
          <w:p w14:paraId="4B6B6E1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36A8E83" w14:textId="77777777" w:rsidR="00D43B73" w:rsidRPr="008D1BA7" w:rsidRDefault="00D43B73" w:rsidP="00FC06F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59EA3FF5" w14:textId="77777777" w:rsidR="00D43B73" w:rsidRPr="008D1BA7" w:rsidRDefault="00D43B73" w:rsidP="00FC06F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0AA48A53" w14:textId="77777777" w:rsidR="00D43B73" w:rsidRPr="008D1BA7" w:rsidRDefault="00D43B73" w:rsidP="00FC06FA">
            <w:pPr>
              <w:spacing w:line="240" w:lineRule="auto"/>
              <w:ind w:firstLine="0"/>
              <w:rPr>
                <w:sz w:val="16"/>
                <w:szCs w:val="18"/>
              </w:rPr>
            </w:pPr>
            <w:proofErr w:type="spellStart"/>
            <w:r w:rsidRPr="008D1BA7">
              <w:rPr>
                <w:sz w:val="16"/>
                <w:szCs w:val="18"/>
              </w:rPr>
              <w:t>boga</w:t>
            </w:r>
            <w:proofErr w:type="spellEnd"/>
          </w:p>
        </w:tc>
      </w:tr>
      <w:tr w:rsidR="00D43B73" w:rsidRPr="008D1BA7" w14:paraId="5F8DE68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2610AA" w14:textId="77777777" w:rsidR="00D43B73" w:rsidRPr="008D1BA7" w:rsidRDefault="00D43B73" w:rsidP="00FC06F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E5A3BA5" w14:textId="77777777" w:rsidR="00D43B73" w:rsidRPr="008D1BA7" w:rsidRDefault="00D43B73" w:rsidP="00FC06F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66AF2CBD" w14:textId="77777777" w:rsidR="00D43B73" w:rsidRPr="008D1BA7" w:rsidRDefault="00D43B73" w:rsidP="00FC06F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543BFA" w14:textId="77777777" w:rsidR="00D43B73" w:rsidRPr="008D1BA7" w:rsidRDefault="00D43B73" w:rsidP="00FC06FA">
            <w:pPr>
              <w:spacing w:line="240" w:lineRule="auto"/>
              <w:ind w:firstLine="0"/>
              <w:rPr>
                <w:sz w:val="16"/>
                <w:szCs w:val="18"/>
              </w:rPr>
            </w:pPr>
            <w:r w:rsidRPr="008D1BA7">
              <w:rPr>
                <w:sz w:val="16"/>
                <w:szCs w:val="18"/>
              </w:rPr>
              <w:t>gray chub</w:t>
            </w:r>
          </w:p>
        </w:tc>
      </w:tr>
      <w:tr w:rsidR="00D43B73" w:rsidRPr="008D1BA7" w14:paraId="618624E7" w14:textId="77777777" w:rsidTr="00FC06FA">
        <w:trPr>
          <w:trHeight w:val="20"/>
        </w:trPr>
        <w:tc>
          <w:tcPr>
            <w:tcW w:w="2268" w:type="dxa"/>
            <w:shd w:val="clear" w:color="auto" w:fill="FFFFFF" w:themeFill="background1"/>
            <w:noWrap/>
            <w:hideMark/>
          </w:tcPr>
          <w:p w14:paraId="61D264F2"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5F777AD1" w14:textId="77777777" w:rsidR="00D43B73" w:rsidRPr="008D1BA7" w:rsidRDefault="00D43B73" w:rsidP="00FC06F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5AF9B24" w14:textId="77777777" w:rsidR="00D43B73" w:rsidRPr="008D1BA7" w:rsidRDefault="00D43B73" w:rsidP="00FC06F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3CDF672E" w14:textId="77777777" w:rsidR="00D43B73" w:rsidRPr="008D1BA7" w:rsidRDefault="00D43B73" w:rsidP="00FC06FA">
            <w:pPr>
              <w:spacing w:line="240" w:lineRule="auto"/>
              <w:ind w:firstLine="0"/>
              <w:rPr>
                <w:sz w:val="16"/>
                <w:szCs w:val="18"/>
              </w:rPr>
            </w:pPr>
            <w:r w:rsidRPr="008D1BA7">
              <w:rPr>
                <w:sz w:val="16"/>
                <w:szCs w:val="18"/>
              </w:rPr>
              <w:t>hogfish</w:t>
            </w:r>
          </w:p>
        </w:tc>
      </w:tr>
      <w:tr w:rsidR="00D43B73" w:rsidRPr="008D1BA7" w14:paraId="1D6C39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429FE9"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0FDA05D" w14:textId="77777777" w:rsidR="00D43B73" w:rsidRPr="008D1BA7" w:rsidRDefault="00D43B73" w:rsidP="00FC06F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1CFDC6D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4EC2ACCE" w14:textId="77777777" w:rsidR="00D43B73" w:rsidRPr="008D1BA7" w:rsidRDefault="00D43B73" w:rsidP="00FC06FA">
            <w:pPr>
              <w:spacing w:line="240" w:lineRule="auto"/>
              <w:ind w:firstLine="0"/>
              <w:rPr>
                <w:sz w:val="16"/>
                <w:szCs w:val="18"/>
              </w:rPr>
            </w:pPr>
            <w:r w:rsidRPr="008D1BA7">
              <w:rPr>
                <w:sz w:val="16"/>
                <w:szCs w:val="18"/>
              </w:rPr>
              <w:t>spotted trunkfish</w:t>
            </w:r>
          </w:p>
        </w:tc>
      </w:tr>
      <w:tr w:rsidR="00D43B73" w:rsidRPr="008D1BA7" w14:paraId="6614D508" w14:textId="77777777" w:rsidTr="00FC06FA">
        <w:trPr>
          <w:trHeight w:val="20"/>
        </w:trPr>
        <w:tc>
          <w:tcPr>
            <w:tcW w:w="2268" w:type="dxa"/>
            <w:shd w:val="clear" w:color="auto" w:fill="FFFFFF" w:themeFill="background1"/>
            <w:noWrap/>
            <w:hideMark/>
          </w:tcPr>
          <w:p w14:paraId="5BEFA9D3" w14:textId="77777777" w:rsidR="00D43B73" w:rsidRPr="008D1BA7" w:rsidRDefault="00D43B73" w:rsidP="00FC06F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1452FD44" w14:textId="77777777" w:rsidR="00D43B73" w:rsidRPr="008D1BA7" w:rsidRDefault="00D43B73" w:rsidP="00FC06F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ECAC59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540BDC72" w14:textId="77777777" w:rsidR="00D43B73" w:rsidRPr="008D1BA7" w:rsidRDefault="00D43B73" w:rsidP="00FC06FA">
            <w:pPr>
              <w:spacing w:line="240" w:lineRule="auto"/>
              <w:ind w:firstLine="0"/>
              <w:rPr>
                <w:sz w:val="16"/>
                <w:szCs w:val="18"/>
              </w:rPr>
            </w:pPr>
            <w:r w:rsidRPr="008D1BA7">
              <w:rPr>
                <w:sz w:val="16"/>
                <w:szCs w:val="18"/>
              </w:rPr>
              <w:t>scrawled cowfish</w:t>
            </w:r>
          </w:p>
        </w:tc>
      </w:tr>
      <w:tr w:rsidR="00D43B73" w:rsidRPr="008D1BA7" w14:paraId="3DB7DAD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83D8905"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7BBE5AFB" w14:textId="77777777" w:rsidR="00D43B73" w:rsidRPr="008D1BA7" w:rsidRDefault="00D43B73" w:rsidP="00FC06F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50B54B0A"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560CA236" w14:textId="77777777" w:rsidR="00D43B73" w:rsidRPr="008D1BA7" w:rsidRDefault="00D43B73" w:rsidP="00FC06FA">
            <w:pPr>
              <w:spacing w:line="240" w:lineRule="auto"/>
              <w:ind w:firstLine="0"/>
              <w:rPr>
                <w:sz w:val="16"/>
                <w:szCs w:val="18"/>
              </w:rPr>
            </w:pPr>
            <w:r w:rsidRPr="008D1BA7">
              <w:rPr>
                <w:sz w:val="16"/>
                <w:szCs w:val="18"/>
              </w:rPr>
              <w:t>smooth trunkfish</w:t>
            </w:r>
          </w:p>
        </w:tc>
      </w:tr>
      <w:tr w:rsidR="00D43B73" w:rsidRPr="008D1BA7" w14:paraId="7256D023" w14:textId="77777777" w:rsidTr="00FC06FA">
        <w:trPr>
          <w:trHeight w:val="20"/>
        </w:trPr>
        <w:tc>
          <w:tcPr>
            <w:tcW w:w="2268" w:type="dxa"/>
            <w:shd w:val="clear" w:color="auto" w:fill="FFFFFF" w:themeFill="background1"/>
            <w:noWrap/>
            <w:hideMark/>
          </w:tcPr>
          <w:p w14:paraId="51525EAA"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60067852" w14:textId="77777777" w:rsidR="00D43B73" w:rsidRPr="008D1BA7" w:rsidRDefault="00D43B73" w:rsidP="00FC06F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7342D673"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6629F2DC" w14:textId="77777777" w:rsidR="00D43B73" w:rsidRPr="008D1BA7" w:rsidRDefault="00D43B73" w:rsidP="00FC06FA">
            <w:pPr>
              <w:spacing w:line="240" w:lineRule="auto"/>
              <w:ind w:firstLine="0"/>
              <w:rPr>
                <w:sz w:val="16"/>
                <w:szCs w:val="18"/>
              </w:rPr>
            </w:pPr>
            <w:r w:rsidRPr="008D1BA7">
              <w:rPr>
                <w:sz w:val="16"/>
                <w:szCs w:val="18"/>
              </w:rPr>
              <w:t>schoolmaster snapper</w:t>
            </w:r>
          </w:p>
        </w:tc>
      </w:tr>
      <w:tr w:rsidR="00D43B73" w:rsidRPr="008D1BA7" w14:paraId="77BC1315"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7BD657"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34DA723E" w14:textId="77777777" w:rsidR="00D43B73" w:rsidRPr="008D1BA7" w:rsidRDefault="00D43B73" w:rsidP="00FC06F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3B5D7590"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0B73E244" w14:textId="77777777" w:rsidR="00D43B73" w:rsidRPr="008D1BA7" w:rsidRDefault="00D43B73" w:rsidP="00FC06FA">
            <w:pPr>
              <w:spacing w:line="240" w:lineRule="auto"/>
              <w:ind w:firstLine="0"/>
              <w:rPr>
                <w:sz w:val="16"/>
                <w:szCs w:val="18"/>
              </w:rPr>
            </w:pPr>
            <w:r w:rsidRPr="008D1BA7">
              <w:rPr>
                <w:sz w:val="16"/>
                <w:szCs w:val="18"/>
              </w:rPr>
              <w:t>gray snapper</w:t>
            </w:r>
          </w:p>
        </w:tc>
      </w:tr>
      <w:tr w:rsidR="00D43B73" w:rsidRPr="008D1BA7" w14:paraId="211348B1" w14:textId="77777777" w:rsidTr="00FC06FA">
        <w:trPr>
          <w:trHeight w:val="20"/>
        </w:trPr>
        <w:tc>
          <w:tcPr>
            <w:tcW w:w="2268" w:type="dxa"/>
            <w:shd w:val="clear" w:color="auto" w:fill="FFFFFF" w:themeFill="background1"/>
            <w:noWrap/>
            <w:hideMark/>
          </w:tcPr>
          <w:p w14:paraId="0534F84E"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5C267C8F" w14:textId="77777777" w:rsidR="00D43B73" w:rsidRPr="008D1BA7" w:rsidRDefault="00D43B73" w:rsidP="00FC06F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B856AF1"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58647617" w14:textId="77777777" w:rsidR="00D43B73" w:rsidRPr="008D1BA7" w:rsidRDefault="00D43B73" w:rsidP="00FC06FA">
            <w:pPr>
              <w:spacing w:line="240" w:lineRule="auto"/>
              <w:ind w:firstLine="0"/>
              <w:rPr>
                <w:sz w:val="16"/>
                <w:szCs w:val="18"/>
              </w:rPr>
            </w:pPr>
            <w:r w:rsidRPr="008D1BA7">
              <w:rPr>
                <w:sz w:val="16"/>
                <w:szCs w:val="18"/>
              </w:rPr>
              <w:t>dog snapper</w:t>
            </w:r>
          </w:p>
        </w:tc>
      </w:tr>
      <w:tr w:rsidR="00D43B73" w:rsidRPr="008D1BA7" w14:paraId="09A71C38"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D87D32" w14:textId="77777777" w:rsidR="00D43B73" w:rsidRPr="008D1BA7" w:rsidRDefault="00D43B73" w:rsidP="00FC06F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3B47F1A2" w14:textId="77777777" w:rsidR="00D43B73" w:rsidRPr="008D1BA7" w:rsidRDefault="00D43B73" w:rsidP="00FC06F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20DA11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6FEA46B2" w14:textId="77777777" w:rsidR="00D43B73" w:rsidRPr="008D1BA7" w:rsidRDefault="00D43B73" w:rsidP="00FC06FA">
            <w:pPr>
              <w:spacing w:line="240" w:lineRule="auto"/>
              <w:ind w:firstLine="0"/>
              <w:rPr>
                <w:sz w:val="16"/>
                <w:szCs w:val="18"/>
              </w:rPr>
            </w:pPr>
            <w:r w:rsidRPr="008D1BA7">
              <w:rPr>
                <w:sz w:val="16"/>
                <w:szCs w:val="18"/>
              </w:rPr>
              <w:t>mahogany snapper</w:t>
            </w:r>
          </w:p>
        </w:tc>
      </w:tr>
      <w:tr w:rsidR="00D43B73" w:rsidRPr="008D1BA7" w14:paraId="43834815" w14:textId="77777777" w:rsidTr="00FC06FA">
        <w:trPr>
          <w:trHeight w:val="20"/>
        </w:trPr>
        <w:tc>
          <w:tcPr>
            <w:tcW w:w="2268" w:type="dxa"/>
            <w:shd w:val="clear" w:color="auto" w:fill="FFFFFF" w:themeFill="background1"/>
            <w:noWrap/>
            <w:hideMark/>
          </w:tcPr>
          <w:p w14:paraId="6AF24611" w14:textId="77777777" w:rsidR="00D43B73" w:rsidRPr="008D1BA7" w:rsidRDefault="00D43B73" w:rsidP="00FC06F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6B76DD14" w14:textId="77777777" w:rsidR="00D43B73" w:rsidRPr="008D1BA7" w:rsidRDefault="00D43B73" w:rsidP="00FC06F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4A0C3F7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52EC04DC" w14:textId="77777777" w:rsidR="00D43B73" w:rsidRPr="008D1BA7" w:rsidRDefault="00D43B73" w:rsidP="00FC06FA">
            <w:pPr>
              <w:spacing w:line="240" w:lineRule="auto"/>
              <w:ind w:firstLine="0"/>
              <w:rPr>
                <w:sz w:val="16"/>
                <w:szCs w:val="18"/>
              </w:rPr>
            </w:pPr>
            <w:r w:rsidRPr="008D1BA7">
              <w:rPr>
                <w:sz w:val="16"/>
                <w:szCs w:val="18"/>
              </w:rPr>
              <w:t>lane snapper</w:t>
            </w:r>
          </w:p>
        </w:tc>
      </w:tr>
      <w:tr w:rsidR="00D43B73" w:rsidRPr="008D1BA7" w14:paraId="770DB88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E713781" w14:textId="77777777" w:rsidR="00D43B73" w:rsidRPr="008D1BA7" w:rsidRDefault="00D43B73" w:rsidP="00FC06F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86B1C96" w14:textId="77777777" w:rsidR="00D43B73" w:rsidRPr="008D1BA7" w:rsidRDefault="00D43B73" w:rsidP="00FC06F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4034A6B2" w14:textId="77777777" w:rsidR="00D43B73" w:rsidRPr="008D1BA7" w:rsidRDefault="00D43B73" w:rsidP="00FC06F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EEBCC69"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D43B73" w:rsidRPr="008D1BA7" w14:paraId="3713D871" w14:textId="77777777" w:rsidTr="00FC06FA">
        <w:trPr>
          <w:trHeight w:val="20"/>
        </w:trPr>
        <w:tc>
          <w:tcPr>
            <w:tcW w:w="2268" w:type="dxa"/>
            <w:shd w:val="clear" w:color="auto" w:fill="FFFFFF" w:themeFill="background1"/>
            <w:noWrap/>
            <w:hideMark/>
          </w:tcPr>
          <w:p w14:paraId="646BF6F7"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CEE544C" w14:textId="77777777" w:rsidR="00D43B73" w:rsidRPr="008D1BA7" w:rsidRDefault="00D43B73" w:rsidP="00FC06F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7E24B708" w14:textId="77777777" w:rsidR="00D43B73" w:rsidRPr="008D1BA7" w:rsidRDefault="00D43B73" w:rsidP="00FC06F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618E9C6C" w14:textId="77777777" w:rsidR="00D43B73" w:rsidRPr="008D1BA7" w:rsidRDefault="00D43B73" w:rsidP="00FC06FA">
            <w:pPr>
              <w:spacing w:line="240" w:lineRule="auto"/>
              <w:ind w:firstLine="0"/>
              <w:rPr>
                <w:sz w:val="16"/>
                <w:szCs w:val="18"/>
              </w:rPr>
            </w:pPr>
            <w:r w:rsidRPr="008D1BA7">
              <w:rPr>
                <w:sz w:val="16"/>
                <w:szCs w:val="18"/>
              </w:rPr>
              <w:t>yellowtail damselfish</w:t>
            </w:r>
          </w:p>
        </w:tc>
      </w:tr>
      <w:tr w:rsidR="00D43B73" w:rsidRPr="008D1BA7" w14:paraId="3609E7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632E89"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6AFCFC2F" w14:textId="77777777" w:rsidR="00D43B73" w:rsidRPr="008D1BA7" w:rsidRDefault="00D43B73" w:rsidP="00FC06F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06637CAE"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31B2DE60" w14:textId="77777777" w:rsidR="00D43B73" w:rsidRPr="008D1BA7" w:rsidRDefault="00D43B73" w:rsidP="00FC06FA">
            <w:pPr>
              <w:spacing w:line="240" w:lineRule="auto"/>
              <w:ind w:firstLine="0"/>
              <w:rPr>
                <w:sz w:val="16"/>
                <w:szCs w:val="18"/>
              </w:rPr>
            </w:pPr>
            <w:r w:rsidRPr="008D1BA7">
              <w:rPr>
                <w:sz w:val="16"/>
                <w:szCs w:val="18"/>
              </w:rPr>
              <w:t>fringed filefish</w:t>
            </w:r>
          </w:p>
        </w:tc>
      </w:tr>
      <w:tr w:rsidR="00D43B73" w:rsidRPr="008D1BA7" w14:paraId="07909367" w14:textId="77777777" w:rsidTr="00FC06FA">
        <w:trPr>
          <w:trHeight w:val="20"/>
        </w:trPr>
        <w:tc>
          <w:tcPr>
            <w:tcW w:w="2268" w:type="dxa"/>
            <w:shd w:val="clear" w:color="auto" w:fill="FFFFFF" w:themeFill="background1"/>
            <w:noWrap/>
            <w:hideMark/>
          </w:tcPr>
          <w:p w14:paraId="35007001"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CD5B8AB" w14:textId="77777777" w:rsidR="00D43B73" w:rsidRPr="008D1BA7" w:rsidRDefault="00D43B73" w:rsidP="00FC06F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5E1A5DF2"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493076C" w14:textId="77777777" w:rsidR="00D43B73" w:rsidRPr="008D1BA7" w:rsidRDefault="00D43B73" w:rsidP="00FC06FA">
            <w:pPr>
              <w:spacing w:line="240" w:lineRule="auto"/>
              <w:ind w:firstLine="0"/>
              <w:rPr>
                <w:sz w:val="16"/>
                <w:szCs w:val="18"/>
              </w:rPr>
            </w:pPr>
            <w:r w:rsidRPr="008D1BA7">
              <w:rPr>
                <w:sz w:val="16"/>
                <w:szCs w:val="18"/>
              </w:rPr>
              <w:t>slender filefish</w:t>
            </w:r>
          </w:p>
        </w:tc>
      </w:tr>
      <w:tr w:rsidR="00D43B73" w:rsidRPr="008D1BA7" w14:paraId="7747844E"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0738FBD"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7C5E1DC6" w14:textId="77777777" w:rsidR="00D43B73" w:rsidRPr="008D1BA7" w:rsidRDefault="00D43B73" w:rsidP="00FC06F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41A92626" w14:textId="77777777" w:rsidR="00D43B73" w:rsidRPr="008D1BA7" w:rsidRDefault="00D43B73" w:rsidP="00FC06F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12944F7" w14:textId="77777777" w:rsidR="00D43B73" w:rsidRPr="008D1BA7" w:rsidRDefault="00D43B73" w:rsidP="00FC06FA">
            <w:pPr>
              <w:spacing w:line="240" w:lineRule="auto"/>
              <w:ind w:firstLine="0"/>
              <w:rPr>
                <w:sz w:val="16"/>
                <w:szCs w:val="18"/>
              </w:rPr>
            </w:pPr>
            <w:r w:rsidRPr="008D1BA7">
              <w:rPr>
                <w:sz w:val="16"/>
                <w:szCs w:val="18"/>
              </w:rPr>
              <w:t>yellow goatfish</w:t>
            </w:r>
          </w:p>
        </w:tc>
      </w:tr>
      <w:tr w:rsidR="00D43B73" w:rsidRPr="008D1BA7" w14:paraId="5158FEEE" w14:textId="77777777" w:rsidTr="00FC06FA">
        <w:trPr>
          <w:trHeight w:val="20"/>
        </w:trPr>
        <w:tc>
          <w:tcPr>
            <w:tcW w:w="2268" w:type="dxa"/>
            <w:shd w:val="clear" w:color="auto" w:fill="FFFFFF" w:themeFill="background1"/>
            <w:noWrap/>
            <w:hideMark/>
          </w:tcPr>
          <w:p w14:paraId="0DAB969B"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ABD6BF0" w14:textId="77777777" w:rsidR="00D43B73" w:rsidRPr="008D1BA7" w:rsidRDefault="00D43B73" w:rsidP="00FC06F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1FE28F6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51A56679" w14:textId="77777777" w:rsidR="00D43B73" w:rsidRPr="008D1BA7" w:rsidRDefault="00D43B73" w:rsidP="00FC06FA">
            <w:pPr>
              <w:spacing w:line="240" w:lineRule="auto"/>
              <w:ind w:firstLine="0"/>
              <w:rPr>
                <w:sz w:val="16"/>
                <w:szCs w:val="18"/>
              </w:rPr>
            </w:pPr>
            <w:r w:rsidRPr="008D1BA7">
              <w:rPr>
                <w:sz w:val="16"/>
                <w:szCs w:val="18"/>
              </w:rPr>
              <w:t>tiger grouper</w:t>
            </w:r>
          </w:p>
        </w:tc>
      </w:tr>
      <w:tr w:rsidR="00D43B73" w:rsidRPr="008D1BA7" w14:paraId="02B7F1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E38DB88"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464ADFE6" w14:textId="77777777" w:rsidR="00D43B73" w:rsidRPr="008D1BA7" w:rsidRDefault="00D43B73" w:rsidP="00FC06F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417C5F2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5B5C65BD" w14:textId="77777777" w:rsidR="00D43B73" w:rsidRPr="008D1BA7" w:rsidRDefault="00D43B73" w:rsidP="00FC06FA">
            <w:pPr>
              <w:spacing w:line="240" w:lineRule="auto"/>
              <w:ind w:firstLine="0"/>
              <w:rPr>
                <w:sz w:val="16"/>
                <w:szCs w:val="18"/>
              </w:rPr>
            </w:pPr>
            <w:r w:rsidRPr="008D1BA7">
              <w:rPr>
                <w:sz w:val="16"/>
                <w:szCs w:val="18"/>
              </w:rPr>
              <w:t>yellowfin grouper</w:t>
            </w:r>
          </w:p>
        </w:tc>
      </w:tr>
      <w:tr w:rsidR="00D43B73" w:rsidRPr="008D1BA7" w14:paraId="6DF0860D" w14:textId="77777777" w:rsidTr="00FC06FA">
        <w:trPr>
          <w:trHeight w:val="20"/>
        </w:trPr>
        <w:tc>
          <w:tcPr>
            <w:tcW w:w="2268" w:type="dxa"/>
            <w:shd w:val="clear" w:color="auto" w:fill="FFFFFF" w:themeFill="background1"/>
            <w:noWrap/>
            <w:hideMark/>
          </w:tcPr>
          <w:p w14:paraId="65B5E6C5"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0E62FD4C" w14:textId="77777777" w:rsidR="00D43B73" w:rsidRPr="008D1BA7" w:rsidRDefault="00D43B73" w:rsidP="00FC06F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069BFC0B" w14:textId="77777777" w:rsidR="00D43B73" w:rsidRPr="008D1BA7" w:rsidRDefault="00D43B73" w:rsidP="00FC06F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2920E4A6" w14:textId="77777777" w:rsidR="00D43B73" w:rsidRPr="008D1BA7" w:rsidRDefault="00D43B73" w:rsidP="00FC06FA">
            <w:pPr>
              <w:spacing w:line="240" w:lineRule="auto"/>
              <w:ind w:firstLine="0"/>
              <w:rPr>
                <w:sz w:val="16"/>
                <w:szCs w:val="18"/>
              </w:rPr>
            </w:pPr>
            <w:r w:rsidRPr="008D1BA7">
              <w:rPr>
                <w:sz w:val="16"/>
                <w:szCs w:val="18"/>
              </w:rPr>
              <w:t>emerald parrotfish</w:t>
            </w:r>
          </w:p>
        </w:tc>
      </w:tr>
      <w:tr w:rsidR="00D43B73" w:rsidRPr="008D1BA7" w14:paraId="44748AD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538115" w14:textId="77777777" w:rsidR="00D43B73" w:rsidRPr="008D1BA7" w:rsidRDefault="00D43B73" w:rsidP="00FC06F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018BCCBD" w14:textId="77777777" w:rsidR="00D43B73" w:rsidRPr="008D1BA7" w:rsidRDefault="00D43B73" w:rsidP="00FC06F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B3A146C" w14:textId="77777777" w:rsidR="00D43B73" w:rsidRPr="008D1BA7" w:rsidRDefault="00D43B73" w:rsidP="00FC06F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E2E620E" w14:textId="77777777" w:rsidR="00D43B73" w:rsidRPr="008D1BA7" w:rsidRDefault="00D43B73" w:rsidP="00FC06FA">
            <w:pPr>
              <w:spacing w:line="240" w:lineRule="auto"/>
              <w:ind w:firstLine="0"/>
              <w:rPr>
                <w:sz w:val="16"/>
                <w:szCs w:val="18"/>
              </w:rPr>
            </w:pPr>
            <w:r w:rsidRPr="008D1BA7">
              <w:rPr>
                <w:sz w:val="16"/>
                <w:szCs w:val="18"/>
              </w:rPr>
              <w:t>yellowtail snapper</w:t>
            </w:r>
          </w:p>
        </w:tc>
      </w:tr>
      <w:tr w:rsidR="00D43B73" w:rsidRPr="008D1BA7" w14:paraId="5FA72708" w14:textId="77777777" w:rsidTr="00FC06FA">
        <w:trPr>
          <w:trHeight w:val="20"/>
        </w:trPr>
        <w:tc>
          <w:tcPr>
            <w:tcW w:w="2268" w:type="dxa"/>
            <w:shd w:val="clear" w:color="auto" w:fill="FFFFFF" w:themeFill="background1"/>
            <w:noWrap/>
            <w:hideMark/>
          </w:tcPr>
          <w:p w14:paraId="45FEB564" w14:textId="77777777" w:rsidR="00D43B73" w:rsidRPr="008D1BA7" w:rsidRDefault="00D43B73" w:rsidP="00FC06F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7819704" w14:textId="77777777" w:rsidR="00D43B73" w:rsidRPr="008D1BA7" w:rsidRDefault="00D43B73" w:rsidP="00FC06F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18B5E8E" w14:textId="77777777" w:rsidR="00D43B73" w:rsidRPr="008D1BA7" w:rsidRDefault="00D43B73" w:rsidP="00FC06F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7AB728DA" w14:textId="77777777" w:rsidR="00D43B73" w:rsidRPr="008D1BA7" w:rsidRDefault="00D43B73" w:rsidP="00FC06FA">
            <w:pPr>
              <w:spacing w:line="240" w:lineRule="auto"/>
              <w:ind w:firstLine="0"/>
              <w:rPr>
                <w:sz w:val="16"/>
                <w:szCs w:val="18"/>
              </w:rPr>
            </w:pPr>
            <w:r w:rsidRPr="008D1BA7">
              <w:rPr>
                <w:sz w:val="16"/>
                <w:szCs w:val="18"/>
              </w:rPr>
              <w:t>reef croaker</w:t>
            </w:r>
          </w:p>
        </w:tc>
      </w:tr>
      <w:tr w:rsidR="00D43B73" w:rsidRPr="008D1BA7" w14:paraId="605052D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915711" w14:textId="77777777" w:rsidR="00D43B73" w:rsidRPr="008D1BA7" w:rsidRDefault="00D43B73" w:rsidP="00FC06F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24C5F601" w14:textId="77777777" w:rsidR="00D43B73" w:rsidRPr="008D1BA7" w:rsidRDefault="00D43B73" w:rsidP="00FC06F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597B3B22"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67987F16" w14:textId="77777777" w:rsidR="00D43B73" w:rsidRPr="008D1BA7" w:rsidRDefault="00D43B73" w:rsidP="00FC06FA">
            <w:pPr>
              <w:spacing w:line="240" w:lineRule="auto"/>
              <w:ind w:firstLine="0"/>
              <w:rPr>
                <w:sz w:val="16"/>
                <w:szCs w:val="18"/>
              </w:rPr>
            </w:pPr>
            <w:r w:rsidRPr="008D1BA7">
              <w:rPr>
                <w:sz w:val="16"/>
                <w:szCs w:val="18"/>
              </w:rPr>
              <w:t>gray angelfish</w:t>
            </w:r>
          </w:p>
        </w:tc>
      </w:tr>
      <w:tr w:rsidR="00D43B73" w:rsidRPr="008D1BA7" w14:paraId="7878D3A8" w14:textId="77777777" w:rsidTr="00FC06FA">
        <w:trPr>
          <w:trHeight w:val="20"/>
        </w:trPr>
        <w:tc>
          <w:tcPr>
            <w:tcW w:w="2268" w:type="dxa"/>
            <w:shd w:val="clear" w:color="auto" w:fill="FFFFFF" w:themeFill="background1"/>
            <w:noWrap/>
            <w:hideMark/>
          </w:tcPr>
          <w:p w14:paraId="048813BA"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3696A75" w14:textId="77777777" w:rsidR="00D43B73" w:rsidRPr="008D1BA7" w:rsidRDefault="00D43B73" w:rsidP="00FC06F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2E260AEF"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047E330B" w14:textId="77777777" w:rsidR="00D43B73" w:rsidRPr="008D1BA7" w:rsidRDefault="00D43B73" w:rsidP="00FC06FA">
            <w:pPr>
              <w:spacing w:line="240" w:lineRule="auto"/>
              <w:ind w:firstLine="0"/>
              <w:rPr>
                <w:sz w:val="16"/>
                <w:szCs w:val="18"/>
              </w:rPr>
            </w:pPr>
            <w:r w:rsidRPr="008D1BA7">
              <w:rPr>
                <w:sz w:val="16"/>
                <w:szCs w:val="18"/>
              </w:rPr>
              <w:t>French angelfish</w:t>
            </w:r>
          </w:p>
        </w:tc>
      </w:tr>
      <w:tr w:rsidR="00D43B73" w:rsidRPr="008D1BA7" w14:paraId="1C58403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E5CC9BE"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58B465A6" w14:textId="77777777" w:rsidR="00D43B73" w:rsidRPr="008D1BA7" w:rsidRDefault="00D43B73" w:rsidP="00FC06F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BAC732A"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41CACE47" w14:textId="77777777" w:rsidR="00D43B73" w:rsidRPr="008D1BA7" w:rsidRDefault="00D43B73" w:rsidP="00FC06FA">
            <w:pPr>
              <w:spacing w:line="240" w:lineRule="auto"/>
              <w:ind w:firstLine="0"/>
              <w:rPr>
                <w:sz w:val="16"/>
                <w:szCs w:val="18"/>
              </w:rPr>
            </w:pPr>
            <w:r w:rsidRPr="008D1BA7">
              <w:rPr>
                <w:sz w:val="16"/>
                <w:szCs w:val="18"/>
              </w:rPr>
              <w:t>longfin damselfish</w:t>
            </w:r>
          </w:p>
        </w:tc>
      </w:tr>
      <w:tr w:rsidR="00D43B73" w:rsidRPr="008D1BA7" w14:paraId="34EA756D" w14:textId="77777777" w:rsidTr="00FC06FA">
        <w:trPr>
          <w:trHeight w:val="20"/>
        </w:trPr>
        <w:tc>
          <w:tcPr>
            <w:tcW w:w="2268" w:type="dxa"/>
            <w:shd w:val="clear" w:color="auto" w:fill="FFFFFF" w:themeFill="background1"/>
            <w:noWrap/>
            <w:hideMark/>
          </w:tcPr>
          <w:p w14:paraId="00A4C10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4B8DAF63" w14:textId="77777777" w:rsidR="00D43B73" w:rsidRPr="008D1BA7" w:rsidRDefault="00D43B73" w:rsidP="00FC06F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58E494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0E9CEADA" w14:textId="77777777" w:rsidR="00D43B73" w:rsidRPr="008D1BA7" w:rsidRDefault="00D43B73" w:rsidP="00FC06FA">
            <w:pPr>
              <w:spacing w:line="240" w:lineRule="auto"/>
              <w:ind w:firstLine="0"/>
              <w:rPr>
                <w:sz w:val="16"/>
                <w:szCs w:val="18"/>
              </w:rPr>
            </w:pPr>
            <w:r w:rsidRPr="008D1BA7">
              <w:rPr>
                <w:sz w:val="16"/>
                <w:szCs w:val="18"/>
              </w:rPr>
              <w:t>beaugregory</w:t>
            </w:r>
          </w:p>
        </w:tc>
      </w:tr>
      <w:tr w:rsidR="00D43B73" w:rsidRPr="008D1BA7" w14:paraId="30E4295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A7B45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9BE03A3" w14:textId="77777777" w:rsidR="00D43B73" w:rsidRPr="008D1BA7" w:rsidRDefault="00D43B73" w:rsidP="00FC06F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499E472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581B7855" w14:textId="77777777" w:rsidR="00D43B73" w:rsidRPr="008D1BA7" w:rsidRDefault="00D43B73" w:rsidP="00FC06FA">
            <w:pPr>
              <w:spacing w:line="240" w:lineRule="auto"/>
              <w:ind w:firstLine="0"/>
              <w:rPr>
                <w:sz w:val="16"/>
                <w:szCs w:val="18"/>
              </w:rPr>
            </w:pPr>
            <w:r w:rsidRPr="008D1BA7">
              <w:rPr>
                <w:sz w:val="16"/>
                <w:szCs w:val="18"/>
              </w:rPr>
              <w:t>cocoa damselfish</w:t>
            </w:r>
          </w:p>
        </w:tc>
      </w:tr>
      <w:tr w:rsidR="00D43B73" w:rsidRPr="008D1BA7" w14:paraId="4F378416" w14:textId="77777777" w:rsidTr="00FC06FA">
        <w:trPr>
          <w:trHeight w:val="20"/>
        </w:trPr>
        <w:tc>
          <w:tcPr>
            <w:tcW w:w="2268" w:type="dxa"/>
            <w:shd w:val="clear" w:color="auto" w:fill="FFFFFF" w:themeFill="background1"/>
            <w:noWrap/>
            <w:hideMark/>
          </w:tcPr>
          <w:p w14:paraId="3C1223D4"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1EF54B38" w14:textId="77777777" w:rsidR="00D43B73" w:rsidRPr="008D1BA7" w:rsidRDefault="00D43B73" w:rsidP="00FC06F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43535698"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F2DE859" w14:textId="77777777" w:rsidR="00D43B73" w:rsidRPr="008D1BA7" w:rsidRDefault="00D43B73" w:rsidP="00FC06FA">
            <w:pPr>
              <w:spacing w:line="240" w:lineRule="auto"/>
              <w:ind w:firstLine="0"/>
              <w:rPr>
                <w:sz w:val="16"/>
                <w:szCs w:val="18"/>
              </w:rPr>
            </w:pPr>
            <w:r w:rsidRPr="008D1BA7">
              <w:rPr>
                <w:sz w:val="16"/>
                <w:szCs w:val="18"/>
              </w:rPr>
              <w:t>dusky damselfish</w:t>
            </w:r>
          </w:p>
        </w:tc>
      </w:tr>
      <w:tr w:rsidR="00D43B73" w:rsidRPr="008D1BA7" w14:paraId="4164F3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D30D1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EAA2808" w14:textId="77777777" w:rsidR="00D43B73" w:rsidRPr="008D1BA7" w:rsidRDefault="00D43B73" w:rsidP="00FC06F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60CEC4B3"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775CE25D" w14:textId="77777777" w:rsidR="00D43B73" w:rsidRPr="008D1BA7" w:rsidRDefault="00D43B73" w:rsidP="00FC06FA">
            <w:pPr>
              <w:spacing w:line="240" w:lineRule="auto"/>
              <w:ind w:firstLine="0"/>
              <w:rPr>
                <w:sz w:val="16"/>
                <w:szCs w:val="18"/>
              </w:rPr>
            </w:pPr>
            <w:r w:rsidRPr="008D1BA7">
              <w:rPr>
                <w:sz w:val="16"/>
                <w:szCs w:val="18"/>
              </w:rPr>
              <w:t>bicolor damselfish</w:t>
            </w:r>
          </w:p>
        </w:tc>
      </w:tr>
      <w:tr w:rsidR="00D43B73" w:rsidRPr="008D1BA7" w14:paraId="238E6104" w14:textId="77777777" w:rsidTr="00FC06FA">
        <w:trPr>
          <w:trHeight w:val="20"/>
        </w:trPr>
        <w:tc>
          <w:tcPr>
            <w:tcW w:w="2268" w:type="dxa"/>
            <w:shd w:val="clear" w:color="auto" w:fill="FFFFFF" w:themeFill="background1"/>
            <w:noWrap/>
            <w:hideMark/>
          </w:tcPr>
          <w:p w14:paraId="58E746FE"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3B9B53FE" w14:textId="77777777" w:rsidR="00D43B73" w:rsidRPr="008D1BA7" w:rsidRDefault="00D43B73" w:rsidP="00FC06F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50F20952"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705C64A7" w14:textId="77777777" w:rsidR="00D43B73" w:rsidRPr="008D1BA7" w:rsidRDefault="00D43B73" w:rsidP="00FC06F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D43B73" w:rsidRPr="008D1BA7" w14:paraId="6CD61F2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82CA42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53A253DE" w14:textId="77777777" w:rsidR="00D43B73" w:rsidRPr="008D1BA7" w:rsidRDefault="00D43B73" w:rsidP="00FC06F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1578547A" w14:textId="77777777" w:rsidR="00D43B73" w:rsidRPr="008D1BA7" w:rsidRDefault="00D43B73" w:rsidP="00FC06F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444D8438" w14:textId="77777777" w:rsidR="00D43B73" w:rsidRPr="008D1BA7" w:rsidRDefault="00D43B73" w:rsidP="00FC06FA">
            <w:pPr>
              <w:spacing w:line="240" w:lineRule="auto"/>
              <w:ind w:firstLine="0"/>
              <w:rPr>
                <w:sz w:val="16"/>
                <w:szCs w:val="18"/>
              </w:rPr>
            </w:pPr>
            <w:r w:rsidRPr="008D1BA7">
              <w:rPr>
                <w:sz w:val="16"/>
                <w:szCs w:val="18"/>
              </w:rPr>
              <w:t>spotted goatfish</w:t>
            </w:r>
          </w:p>
        </w:tc>
      </w:tr>
      <w:tr w:rsidR="00D43B73" w:rsidRPr="008D1BA7" w14:paraId="1044F62D" w14:textId="77777777" w:rsidTr="00FC06FA">
        <w:trPr>
          <w:trHeight w:val="20"/>
        </w:trPr>
        <w:tc>
          <w:tcPr>
            <w:tcW w:w="2268" w:type="dxa"/>
            <w:shd w:val="clear" w:color="auto" w:fill="FFFFFF" w:themeFill="background1"/>
            <w:noWrap/>
            <w:hideMark/>
          </w:tcPr>
          <w:p w14:paraId="6D75E798" w14:textId="77777777" w:rsidR="00D43B73" w:rsidRPr="008D1BA7" w:rsidRDefault="00D43B73" w:rsidP="00FC06F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5F42968C" w14:textId="77777777" w:rsidR="00D43B73" w:rsidRPr="008D1BA7" w:rsidRDefault="00D43B73" w:rsidP="00FC06F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18965B18" w14:textId="77777777" w:rsidR="00D43B73" w:rsidRPr="008D1BA7" w:rsidRDefault="00D43B73" w:rsidP="00FC06F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5B316037" w14:textId="77777777" w:rsidR="00D43B73" w:rsidRPr="008D1BA7" w:rsidRDefault="00D43B73" w:rsidP="00FC06FA">
            <w:pPr>
              <w:spacing w:line="240" w:lineRule="auto"/>
              <w:ind w:firstLine="0"/>
              <w:rPr>
                <w:sz w:val="16"/>
                <w:szCs w:val="18"/>
              </w:rPr>
            </w:pPr>
            <w:r w:rsidRPr="008D1BA7">
              <w:rPr>
                <w:sz w:val="16"/>
                <w:szCs w:val="18"/>
              </w:rPr>
              <w:t>lionfish</w:t>
            </w:r>
          </w:p>
        </w:tc>
      </w:tr>
      <w:tr w:rsidR="00D43B73" w:rsidRPr="008D1BA7" w14:paraId="1D25DA7B"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A4C7CE" w14:textId="77777777" w:rsidR="00D43B73" w:rsidRPr="008D1BA7" w:rsidRDefault="00D43B73" w:rsidP="00FC06F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0C92112A" w14:textId="77777777" w:rsidR="00D43B73" w:rsidRPr="008D1BA7" w:rsidRDefault="00D43B73" w:rsidP="00FC06F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5AA93E3D"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29C59D07" w14:textId="77777777" w:rsidR="00D43B73" w:rsidRPr="008D1BA7" w:rsidRDefault="00D43B73" w:rsidP="00FC06FA">
            <w:pPr>
              <w:spacing w:line="240" w:lineRule="auto"/>
              <w:ind w:firstLine="0"/>
              <w:rPr>
                <w:sz w:val="16"/>
                <w:szCs w:val="18"/>
              </w:rPr>
            </w:pPr>
            <w:r w:rsidRPr="008D1BA7">
              <w:rPr>
                <w:sz w:val="16"/>
                <w:szCs w:val="18"/>
              </w:rPr>
              <w:t>blue parrotfish</w:t>
            </w:r>
          </w:p>
        </w:tc>
      </w:tr>
      <w:tr w:rsidR="00D43B73" w:rsidRPr="008D1BA7" w14:paraId="646F9FD5" w14:textId="77777777" w:rsidTr="00FC06FA">
        <w:trPr>
          <w:trHeight w:val="20"/>
        </w:trPr>
        <w:tc>
          <w:tcPr>
            <w:tcW w:w="2268" w:type="dxa"/>
            <w:shd w:val="clear" w:color="auto" w:fill="FFFFFF" w:themeFill="background1"/>
            <w:noWrap/>
            <w:hideMark/>
          </w:tcPr>
          <w:p w14:paraId="503B585B"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0FB97354" w14:textId="77777777" w:rsidR="00D43B73" w:rsidRPr="008D1BA7" w:rsidRDefault="00D43B73" w:rsidP="00FC06F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588A0FF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439273C2" w14:textId="77777777" w:rsidR="00D43B73" w:rsidRPr="008D1BA7" w:rsidRDefault="00D43B73" w:rsidP="00FC06FA">
            <w:pPr>
              <w:spacing w:line="240" w:lineRule="auto"/>
              <w:ind w:firstLine="0"/>
              <w:rPr>
                <w:sz w:val="16"/>
                <w:szCs w:val="18"/>
              </w:rPr>
            </w:pPr>
            <w:r w:rsidRPr="008D1BA7">
              <w:rPr>
                <w:sz w:val="16"/>
                <w:szCs w:val="18"/>
              </w:rPr>
              <w:t>striped parrotfish</w:t>
            </w:r>
          </w:p>
        </w:tc>
      </w:tr>
      <w:tr w:rsidR="00D43B73" w:rsidRPr="008D1BA7" w14:paraId="4AA67F5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539DB9"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07D698E7" w14:textId="77777777" w:rsidR="00D43B73" w:rsidRPr="008D1BA7" w:rsidRDefault="00D43B73" w:rsidP="00FC06F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4EB48F76"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7FF08EE2" w14:textId="77777777" w:rsidR="00D43B73" w:rsidRPr="008D1BA7" w:rsidRDefault="00D43B73" w:rsidP="00FC06FA">
            <w:pPr>
              <w:spacing w:line="240" w:lineRule="auto"/>
              <w:ind w:firstLine="0"/>
              <w:rPr>
                <w:sz w:val="16"/>
                <w:szCs w:val="18"/>
              </w:rPr>
            </w:pPr>
            <w:r w:rsidRPr="008D1BA7">
              <w:rPr>
                <w:sz w:val="16"/>
                <w:szCs w:val="18"/>
              </w:rPr>
              <w:t>rainbow parrotfish</w:t>
            </w:r>
          </w:p>
        </w:tc>
      </w:tr>
      <w:tr w:rsidR="00D43B73" w:rsidRPr="008D1BA7" w14:paraId="249E3456" w14:textId="77777777" w:rsidTr="00FC06FA">
        <w:trPr>
          <w:trHeight w:val="20"/>
        </w:trPr>
        <w:tc>
          <w:tcPr>
            <w:tcW w:w="2268" w:type="dxa"/>
            <w:shd w:val="clear" w:color="auto" w:fill="FFFFFF" w:themeFill="background1"/>
            <w:noWrap/>
            <w:hideMark/>
          </w:tcPr>
          <w:p w14:paraId="706F32FF"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7504420A" w14:textId="77777777" w:rsidR="00D43B73" w:rsidRPr="008D1BA7" w:rsidRDefault="00D43B73" w:rsidP="00FC06F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667EEE"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5A204FB2" w14:textId="77777777" w:rsidR="00D43B73" w:rsidRPr="008D1BA7" w:rsidRDefault="00D43B73" w:rsidP="00FC06FA">
            <w:pPr>
              <w:spacing w:line="240" w:lineRule="auto"/>
              <w:ind w:firstLine="0"/>
              <w:rPr>
                <w:sz w:val="16"/>
                <w:szCs w:val="18"/>
              </w:rPr>
            </w:pPr>
            <w:r w:rsidRPr="008D1BA7">
              <w:rPr>
                <w:sz w:val="16"/>
                <w:szCs w:val="18"/>
              </w:rPr>
              <w:t>princess parrotfish</w:t>
            </w:r>
          </w:p>
        </w:tc>
      </w:tr>
      <w:tr w:rsidR="00D43B73" w:rsidRPr="008D1BA7" w14:paraId="492FE4E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44A8475"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19C865B5" w14:textId="77777777" w:rsidR="00D43B73" w:rsidRPr="008D1BA7" w:rsidRDefault="00D43B73" w:rsidP="00FC06F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37F2852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6DEA1B8D" w14:textId="77777777" w:rsidR="00D43B73" w:rsidRPr="008D1BA7" w:rsidRDefault="00D43B73" w:rsidP="00FC06FA">
            <w:pPr>
              <w:spacing w:line="240" w:lineRule="auto"/>
              <w:ind w:firstLine="0"/>
              <w:rPr>
                <w:sz w:val="16"/>
                <w:szCs w:val="18"/>
              </w:rPr>
            </w:pPr>
            <w:r w:rsidRPr="008D1BA7">
              <w:rPr>
                <w:sz w:val="16"/>
                <w:szCs w:val="18"/>
              </w:rPr>
              <w:t>queen parrotfish</w:t>
            </w:r>
          </w:p>
        </w:tc>
      </w:tr>
      <w:tr w:rsidR="00D43B73" w:rsidRPr="008D1BA7" w14:paraId="63802DB1" w14:textId="77777777" w:rsidTr="00FC06FA">
        <w:trPr>
          <w:trHeight w:val="20"/>
        </w:trPr>
        <w:tc>
          <w:tcPr>
            <w:tcW w:w="2268" w:type="dxa"/>
            <w:shd w:val="clear" w:color="auto" w:fill="FFFFFF" w:themeFill="background1"/>
            <w:noWrap/>
            <w:hideMark/>
          </w:tcPr>
          <w:p w14:paraId="4D6CAB4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5CF2F82A" w14:textId="77777777" w:rsidR="00D43B73" w:rsidRPr="008D1BA7" w:rsidRDefault="00D43B73" w:rsidP="00FC06F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0274064"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2CDE3411" w14:textId="77777777" w:rsidR="00D43B73" w:rsidRPr="008D1BA7" w:rsidRDefault="00D43B73" w:rsidP="00FC06FA">
            <w:pPr>
              <w:spacing w:line="240" w:lineRule="auto"/>
              <w:ind w:firstLine="0"/>
              <w:rPr>
                <w:sz w:val="16"/>
                <w:szCs w:val="18"/>
              </w:rPr>
            </w:pPr>
            <w:r w:rsidRPr="008D1BA7">
              <w:rPr>
                <w:sz w:val="16"/>
                <w:szCs w:val="18"/>
              </w:rPr>
              <w:t>lantern bass</w:t>
            </w:r>
          </w:p>
        </w:tc>
      </w:tr>
      <w:tr w:rsidR="00D43B73" w:rsidRPr="008D1BA7" w14:paraId="1D34A01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765BE0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25374359" w14:textId="77777777" w:rsidR="00D43B73" w:rsidRPr="008D1BA7" w:rsidRDefault="00D43B73" w:rsidP="00FC06F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541F6108"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52DA567B" w14:textId="77777777" w:rsidR="00D43B73" w:rsidRPr="008D1BA7" w:rsidRDefault="00D43B73" w:rsidP="00FC06FA">
            <w:pPr>
              <w:spacing w:line="240" w:lineRule="auto"/>
              <w:ind w:firstLine="0"/>
              <w:rPr>
                <w:sz w:val="16"/>
                <w:szCs w:val="18"/>
              </w:rPr>
            </w:pPr>
            <w:r w:rsidRPr="008D1BA7">
              <w:rPr>
                <w:sz w:val="16"/>
                <w:szCs w:val="18"/>
              </w:rPr>
              <w:t>tobacco fish</w:t>
            </w:r>
          </w:p>
        </w:tc>
      </w:tr>
      <w:tr w:rsidR="00D43B73" w:rsidRPr="008D1BA7" w14:paraId="5F14E61A" w14:textId="77777777" w:rsidTr="00FC06FA">
        <w:trPr>
          <w:trHeight w:val="20"/>
        </w:trPr>
        <w:tc>
          <w:tcPr>
            <w:tcW w:w="2268" w:type="dxa"/>
            <w:shd w:val="clear" w:color="auto" w:fill="FFFFFF" w:themeFill="background1"/>
            <w:noWrap/>
            <w:hideMark/>
          </w:tcPr>
          <w:p w14:paraId="06EDC841"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6B2826CC" w14:textId="77777777" w:rsidR="00D43B73" w:rsidRPr="008D1BA7" w:rsidRDefault="00D43B73" w:rsidP="00FC06F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7E65615B"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254ED00" w14:textId="77777777" w:rsidR="00D43B73" w:rsidRPr="008D1BA7" w:rsidRDefault="00D43B73" w:rsidP="00FC06FA">
            <w:pPr>
              <w:spacing w:line="240" w:lineRule="auto"/>
              <w:ind w:firstLine="0"/>
              <w:rPr>
                <w:sz w:val="16"/>
                <w:szCs w:val="18"/>
              </w:rPr>
            </w:pPr>
            <w:r w:rsidRPr="008D1BA7">
              <w:rPr>
                <w:sz w:val="16"/>
                <w:szCs w:val="18"/>
              </w:rPr>
              <w:t>harlequin bass</w:t>
            </w:r>
          </w:p>
        </w:tc>
      </w:tr>
      <w:tr w:rsidR="00D43B73" w:rsidRPr="008D1BA7" w14:paraId="57503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CC49C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B36A146" w14:textId="77777777" w:rsidR="00D43B73" w:rsidRPr="008D1BA7" w:rsidRDefault="00D43B73" w:rsidP="00FC06F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9D5AF55"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35B40C7F" w14:textId="77777777" w:rsidR="00D43B73" w:rsidRPr="008D1BA7" w:rsidRDefault="00D43B73" w:rsidP="00FC06FA">
            <w:pPr>
              <w:spacing w:line="240" w:lineRule="auto"/>
              <w:ind w:firstLine="0"/>
              <w:rPr>
                <w:sz w:val="16"/>
                <w:szCs w:val="18"/>
              </w:rPr>
            </w:pPr>
            <w:r w:rsidRPr="008D1BA7">
              <w:rPr>
                <w:sz w:val="16"/>
                <w:szCs w:val="18"/>
              </w:rPr>
              <w:t>chalk bass</w:t>
            </w:r>
          </w:p>
        </w:tc>
      </w:tr>
      <w:tr w:rsidR="00D43B73" w:rsidRPr="008D1BA7" w14:paraId="174BDEFB" w14:textId="77777777" w:rsidTr="00FC06FA">
        <w:trPr>
          <w:trHeight w:val="20"/>
        </w:trPr>
        <w:tc>
          <w:tcPr>
            <w:tcW w:w="2268" w:type="dxa"/>
            <w:shd w:val="clear" w:color="auto" w:fill="FFFFFF" w:themeFill="background1"/>
            <w:noWrap/>
            <w:hideMark/>
          </w:tcPr>
          <w:p w14:paraId="3C18D4FC"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1FAF9D1E" w14:textId="77777777" w:rsidR="00D43B73" w:rsidRPr="008D1BA7" w:rsidRDefault="00D43B73" w:rsidP="00FC06F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2F2B4C02"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2B0FC6D7" w14:textId="77777777" w:rsidR="00D43B73" w:rsidRPr="008D1BA7" w:rsidRDefault="00D43B73" w:rsidP="00FC06F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D43B73" w:rsidRPr="008D1BA7" w14:paraId="3766A13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4B5F17D"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62FE2BFD" w14:textId="77777777" w:rsidR="00D43B73" w:rsidRPr="008D1BA7" w:rsidRDefault="00D43B73" w:rsidP="00FC06F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4BEA721C"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C2876E8" w14:textId="77777777" w:rsidR="00D43B73" w:rsidRPr="008D1BA7" w:rsidRDefault="00D43B73" w:rsidP="00FC06F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D43B73" w:rsidRPr="008D1BA7" w14:paraId="2433E044" w14:textId="77777777" w:rsidTr="00FC06FA">
        <w:trPr>
          <w:trHeight w:val="20"/>
        </w:trPr>
        <w:tc>
          <w:tcPr>
            <w:tcW w:w="2268" w:type="dxa"/>
            <w:shd w:val="clear" w:color="auto" w:fill="FFFFFF" w:themeFill="background1"/>
            <w:noWrap/>
            <w:hideMark/>
          </w:tcPr>
          <w:p w14:paraId="774362EA"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6F36A417" w14:textId="77777777" w:rsidR="00D43B73" w:rsidRPr="008D1BA7" w:rsidRDefault="00D43B73" w:rsidP="00FC06F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1E41F494"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63508CBB" w14:textId="77777777" w:rsidR="00D43B73" w:rsidRPr="008D1BA7" w:rsidRDefault="00D43B73" w:rsidP="00FC06F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D43B73" w:rsidRPr="008D1BA7" w14:paraId="00437AC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52F4D9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2C19A17" w14:textId="77777777" w:rsidR="00D43B73" w:rsidRPr="008D1BA7" w:rsidRDefault="00D43B73" w:rsidP="00FC06F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48412937"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06D6FA0D" w14:textId="77777777" w:rsidR="00D43B73" w:rsidRPr="008D1BA7" w:rsidRDefault="00D43B73" w:rsidP="00FC06FA">
            <w:pPr>
              <w:spacing w:line="240" w:lineRule="auto"/>
              <w:ind w:firstLine="0"/>
              <w:rPr>
                <w:sz w:val="16"/>
                <w:szCs w:val="18"/>
              </w:rPr>
            </w:pPr>
            <w:r w:rsidRPr="008D1BA7">
              <w:rPr>
                <w:sz w:val="16"/>
                <w:szCs w:val="18"/>
              </w:rPr>
              <w:t>bucktooth parrotfish</w:t>
            </w:r>
          </w:p>
        </w:tc>
      </w:tr>
      <w:tr w:rsidR="00D43B73" w:rsidRPr="008D1BA7" w14:paraId="2025FE1F" w14:textId="77777777" w:rsidTr="00FC06FA">
        <w:trPr>
          <w:trHeight w:val="20"/>
        </w:trPr>
        <w:tc>
          <w:tcPr>
            <w:tcW w:w="2268" w:type="dxa"/>
            <w:shd w:val="clear" w:color="auto" w:fill="FFFFFF" w:themeFill="background1"/>
            <w:noWrap/>
            <w:hideMark/>
          </w:tcPr>
          <w:p w14:paraId="37C8C9C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CF2A434" w14:textId="77777777" w:rsidR="00D43B73" w:rsidRPr="008D1BA7" w:rsidRDefault="00D43B73" w:rsidP="00FC06F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739221E0"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482A770D" w14:textId="77777777" w:rsidR="00D43B73" w:rsidRPr="008D1BA7" w:rsidRDefault="00D43B73" w:rsidP="00FC06FA">
            <w:pPr>
              <w:spacing w:line="240" w:lineRule="auto"/>
              <w:ind w:firstLine="0"/>
              <w:rPr>
                <w:sz w:val="16"/>
                <w:szCs w:val="18"/>
              </w:rPr>
            </w:pPr>
            <w:r w:rsidRPr="008D1BA7">
              <w:rPr>
                <w:sz w:val="16"/>
                <w:szCs w:val="18"/>
              </w:rPr>
              <w:t>yellowtail parrotfish</w:t>
            </w:r>
          </w:p>
        </w:tc>
      </w:tr>
      <w:tr w:rsidR="00D43B73" w:rsidRPr="008D1BA7" w14:paraId="0DF0310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C92C147"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550DAEB6" w14:textId="77777777" w:rsidR="00D43B73" w:rsidRPr="008D1BA7" w:rsidRDefault="00D43B73" w:rsidP="00FC06F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08F467F1"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23444AA4" w14:textId="77777777" w:rsidR="00D43B73" w:rsidRPr="008D1BA7" w:rsidRDefault="00D43B73" w:rsidP="00FC06FA">
            <w:pPr>
              <w:spacing w:line="240" w:lineRule="auto"/>
              <w:ind w:firstLine="0"/>
              <w:rPr>
                <w:sz w:val="16"/>
                <w:szCs w:val="18"/>
              </w:rPr>
            </w:pPr>
            <w:r w:rsidRPr="008D1BA7">
              <w:rPr>
                <w:sz w:val="16"/>
                <w:szCs w:val="18"/>
              </w:rPr>
              <w:t>stoplight parrotfish</w:t>
            </w:r>
          </w:p>
        </w:tc>
      </w:tr>
      <w:tr w:rsidR="00D43B73" w:rsidRPr="008D1BA7" w14:paraId="12B3F30D" w14:textId="77777777" w:rsidTr="00FC06FA">
        <w:trPr>
          <w:trHeight w:val="20"/>
        </w:trPr>
        <w:tc>
          <w:tcPr>
            <w:tcW w:w="2268" w:type="dxa"/>
            <w:shd w:val="clear" w:color="auto" w:fill="FFFFFF" w:themeFill="background1"/>
            <w:noWrap/>
            <w:hideMark/>
          </w:tcPr>
          <w:p w14:paraId="5294820C"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64DF747" w14:textId="77777777" w:rsidR="00D43B73" w:rsidRPr="008D1BA7" w:rsidRDefault="00D43B73" w:rsidP="00FC06F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18142E5F"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5943A23D" w14:textId="77777777" w:rsidR="00D43B73" w:rsidRPr="008D1BA7" w:rsidRDefault="00D43B73" w:rsidP="00FC06FA">
            <w:pPr>
              <w:spacing w:line="240" w:lineRule="auto"/>
              <w:ind w:firstLine="0"/>
              <w:rPr>
                <w:sz w:val="16"/>
                <w:szCs w:val="18"/>
              </w:rPr>
            </w:pPr>
            <w:r w:rsidRPr="008D1BA7">
              <w:rPr>
                <w:sz w:val="16"/>
                <w:szCs w:val="18"/>
              </w:rPr>
              <w:t>marbled puffer</w:t>
            </w:r>
          </w:p>
        </w:tc>
      </w:tr>
      <w:tr w:rsidR="00D43B73" w:rsidRPr="008D1BA7" w14:paraId="28B2261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7FFAFD"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74CC7766" w14:textId="77777777" w:rsidR="00D43B73" w:rsidRPr="008D1BA7" w:rsidRDefault="00D43B73" w:rsidP="00FC06F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630D8CCC"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19DF5AFC" w14:textId="77777777" w:rsidR="00D43B73" w:rsidRPr="008D1BA7" w:rsidRDefault="00D43B73" w:rsidP="00FC06F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D43B73" w:rsidRPr="008D1BA7" w14:paraId="40EC2635" w14:textId="77777777" w:rsidTr="00FC06FA">
        <w:trPr>
          <w:trHeight w:val="20"/>
        </w:trPr>
        <w:tc>
          <w:tcPr>
            <w:tcW w:w="2268" w:type="dxa"/>
            <w:shd w:val="clear" w:color="auto" w:fill="FFFFFF" w:themeFill="background1"/>
            <w:noWrap/>
            <w:hideMark/>
          </w:tcPr>
          <w:p w14:paraId="556C81E5"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3EC00ED9" w14:textId="77777777" w:rsidR="00D43B73" w:rsidRPr="008D1BA7" w:rsidRDefault="00D43B73" w:rsidP="00FC06F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690680CF"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39886735" w14:textId="77777777" w:rsidR="00D43B73" w:rsidRPr="008D1BA7" w:rsidRDefault="00D43B73" w:rsidP="00FC06FA">
            <w:pPr>
              <w:spacing w:line="240" w:lineRule="auto"/>
              <w:ind w:firstLine="0"/>
              <w:rPr>
                <w:sz w:val="16"/>
                <w:szCs w:val="18"/>
              </w:rPr>
            </w:pPr>
            <w:r w:rsidRPr="008D1BA7">
              <w:rPr>
                <w:sz w:val="16"/>
                <w:szCs w:val="18"/>
              </w:rPr>
              <w:t>sand diver</w:t>
            </w:r>
          </w:p>
        </w:tc>
      </w:tr>
      <w:tr w:rsidR="00D43B73" w:rsidRPr="008D1BA7" w14:paraId="5764410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E82A3CF"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4D30CE6" w14:textId="77777777" w:rsidR="00D43B73" w:rsidRPr="008D1BA7" w:rsidRDefault="00D43B73" w:rsidP="00FC06F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1FA29F16"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3CBDC611" w14:textId="77777777" w:rsidR="00D43B73" w:rsidRPr="008D1BA7" w:rsidRDefault="00D43B73" w:rsidP="00FC06F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D43B73" w:rsidRPr="008D1BA7" w14:paraId="04988D62" w14:textId="77777777" w:rsidTr="00FC06FA">
        <w:trPr>
          <w:trHeight w:val="20"/>
        </w:trPr>
        <w:tc>
          <w:tcPr>
            <w:tcW w:w="2268" w:type="dxa"/>
            <w:shd w:val="clear" w:color="auto" w:fill="FFFFFF" w:themeFill="background1"/>
            <w:noWrap/>
            <w:hideMark/>
          </w:tcPr>
          <w:p w14:paraId="3C20AFD8"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D06D1AD" w14:textId="77777777" w:rsidR="00D43B73" w:rsidRPr="008D1BA7" w:rsidRDefault="00D43B73" w:rsidP="00FC06F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9A6BC62"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95A99C" w14:textId="77777777" w:rsidR="00D43B73" w:rsidRPr="008D1BA7" w:rsidRDefault="00D43B73" w:rsidP="00FC06FA">
            <w:pPr>
              <w:spacing w:line="240" w:lineRule="auto"/>
              <w:ind w:firstLine="0"/>
              <w:rPr>
                <w:sz w:val="16"/>
                <w:szCs w:val="18"/>
              </w:rPr>
            </w:pPr>
            <w:r w:rsidRPr="008D1BA7">
              <w:rPr>
                <w:sz w:val="16"/>
                <w:szCs w:val="18"/>
              </w:rPr>
              <w:t>red lizardfish</w:t>
            </w:r>
          </w:p>
        </w:tc>
      </w:tr>
      <w:tr w:rsidR="00D43B73" w:rsidRPr="008D1BA7" w14:paraId="5F73DFA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74958E"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29A6830"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289BE02A" w14:textId="77777777" w:rsidR="00D43B73" w:rsidRPr="008D1BA7" w:rsidRDefault="00D43B73" w:rsidP="00FC06F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7EF3864B" w14:textId="77777777" w:rsidR="00D43B73" w:rsidRPr="008D1BA7" w:rsidRDefault="00D43B73" w:rsidP="00FC06FA">
            <w:pPr>
              <w:spacing w:line="240" w:lineRule="auto"/>
              <w:ind w:firstLine="0"/>
              <w:rPr>
                <w:sz w:val="16"/>
                <w:szCs w:val="18"/>
              </w:rPr>
            </w:pPr>
            <w:r w:rsidRPr="008D1BA7">
              <w:rPr>
                <w:sz w:val="16"/>
                <w:szCs w:val="18"/>
              </w:rPr>
              <w:t>bluehead wrasse</w:t>
            </w:r>
          </w:p>
        </w:tc>
      </w:tr>
    </w:tbl>
    <w:p w14:paraId="7B5920C0" w14:textId="77777777" w:rsidR="00D43B73" w:rsidRDefault="00D43B73" w:rsidP="00D43B73">
      <w:pPr>
        <w:widowControl w:val="0"/>
        <w:spacing w:line="240" w:lineRule="auto"/>
        <w:ind w:left="480" w:hanging="480"/>
      </w:pPr>
    </w:p>
    <w:p w14:paraId="254A6056" w14:textId="77777777" w:rsidR="00D43B73" w:rsidRDefault="00D43B73" w:rsidP="00D43B73">
      <w:pPr>
        <w:widowControl w:val="0"/>
        <w:spacing w:line="240" w:lineRule="auto"/>
        <w:ind w:left="480" w:hanging="480"/>
      </w:pPr>
    </w:p>
    <w:p w14:paraId="315E7D03" w14:textId="77777777" w:rsidR="00D43B73" w:rsidRDefault="00D43B73" w:rsidP="00D43B73">
      <w:pPr>
        <w:widowControl w:val="0"/>
        <w:spacing w:line="240" w:lineRule="auto"/>
        <w:ind w:left="480" w:hanging="480"/>
      </w:pPr>
    </w:p>
    <w:p w14:paraId="10EEB7A8" w14:textId="77777777" w:rsidR="00D43B73" w:rsidRDefault="00D43B73" w:rsidP="00D43B73">
      <w:pPr>
        <w:widowControl w:val="0"/>
        <w:spacing w:line="240" w:lineRule="auto"/>
        <w:ind w:left="480" w:hanging="480"/>
      </w:pPr>
    </w:p>
    <w:p w14:paraId="31085A29" w14:textId="77777777" w:rsidR="00D43B73" w:rsidRDefault="00D43B73" w:rsidP="00D43B73">
      <w:pPr>
        <w:widowControl w:val="0"/>
        <w:spacing w:line="240" w:lineRule="auto"/>
        <w:ind w:left="480" w:hanging="480"/>
      </w:pPr>
    </w:p>
    <w:p w14:paraId="28779E3A" w14:textId="77777777" w:rsidR="00D43B73" w:rsidRDefault="00D43B73" w:rsidP="00D43B73">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D43B73" w:rsidRPr="007C6425" w14:paraId="6EE92D30" w14:textId="77777777" w:rsidTr="00FC06F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0FFDEDEA" w14:textId="77777777" w:rsidR="00D43B73" w:rsidRPr="007C6425" w:rsidRDefault="00D43B73" w:rsidP="00FC06F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1B9CF17E" w14:textId="77777777" w:rsidR="00D43B73" w:rsidRPr="007C6425" w:rsidRDefault="00D43B73" w:rsidP="00FC06FA">
            <w:pPr>
              <w:spacing w:line="240" w:lineRule="auto"/>
              <w:ind w:firstLine="0"/>
              <w:rPr>
                <w:b/>
                <w:bCs/>
                <w:sz w:val="16"/>
                <w:szCs w:val="18"/>
              </w:rPr>
            </w:pPr>
            <w:r w:rsidRPr="007C6425">
              <w:rPr>
                <w:b/>
                <w:bCs/>
                <w:sz w:val="16"/>
                <w:szCs w:val="18"/>
              </w:rPr>
              <w:t>Sponge species</w:t>
            </w:r>
          </w:p>
        </w:tc>
      </w:tr>
      <w:tr w:rsidR="00D43B73" w:rsidRPr="007C6425" w14:paraId="3FC2A475" w14:textId="77777777" w:rsidTr="00FC06FA">
        <w:trPr>
          <w:trHeight w:val="21"/>
        </w:trPr>
        <w:tc>
          <w:tcPr>
            <w:tcW w:w="3845" w:type="dxa"/>
            <w:tcBorders>
              <w:top w:val="single" w:sz="4" w:space="0" w:color="auto"/>
            </w:tcBorders>
            <w:shd w:val="clear" w:color="auto" w:fill="FFFFFF" w:themeFill="background1"/>
            <w:noWrap/>
            <w:vAlign w:val="bottom"/>
            <w:hideMark/>
          </w:tcPr>
          <w:p w14:paraId="0277700B"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121529"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D43B73" w:rsidRPr="007C6425" w14:paraId="27F1F37B" w14:textId="77777777" w:rsidTr="00FC06FA">
        <w:trPr>
          <w:trHeight w:val="21"/>
        </w:trPr>
        <w:tc>
          <w:tcPr>
            <w:tcW w:w="3845" w:type="dxa"/>
            <w:shd w:val="clear" w:color="auto" w:fill="FFFFFF" w:themeFill="background1"/>
            <w:noWrap/>
            <w:vAlign w:val="bottom"/>
            <w:hideMark/>
          </w:tcPr>
          <w:p w14:paraId="292BEFD3"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159C4AE5" w14:textId="77777777" w:rsidR="00D43B73" w:rsidRPr="007C6425" w:rsidRDefault="00D43B73" w:rsidP="00FC06F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D43B73" w:rsidRPr="007C6425" w14:paraId="7106E79C" w14:textId="77777777" w:rsidTr="00FC06FA">
        <w:trPr>
          <w:trHeight w:val="21"/>
        </w:trPr>
        <w:tc>
          <w:tcPr>
            <w:tcW w:w="3845" w:type="dxa"/>
            <w:shd w:val="clear" w:color="auto" w:fill="FFFFFF" w:themeFill="background1"/>
            <w:noWrap/>
            <w:vAlign w:val="bottom"/>
            <w:hideMark/>
          </w:tcPr>
          <w:p w14:paraId="081689AF" w14:textId="77777777" w:rsidR="00D43B73" w:rsidRPr="007C6425" w:rsidRDefault="00D43B73" w:rsidP="00FC06F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3ACA37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D43B73" w:rsidRPr="007C6425" w14:paraId="6F90D95B" w14:textId="77777777" w:rsidTr="00FC06FA">
        <w:trPr>
          <w:trHeight w:val="21"/>
        </w:trPr>
        <w:tc>
          <w:tcPr>
            <w:tcW w:w="3845" w:type="dxa"/>
            <w:shd w:val="clear" w:color="auto" w:fill="FFFFFF" w:themeFill="background1"/>
            <w:noWrap/>
            <w:vAlign w:val="bottom"/>
            <w:hideMark/>
          </w:tcPr>
          <w:p w14:paraId="30F0496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0D3CC651"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D43B73" w:rsidRPr="007C6425" w14:paraId="409EF357" w14:textId="77777777" w:rsidTr="00FC06FA">
        <w:trPr>
          <w:trHeight w:val="21"/>
        </w:trPr>
        <w:tc>
          <w:tcPr>
            <w:tcW w:w="3845" w:type="dxa"/>
            <w:shd w:val="clear" w:color="auto" w:fill="FFFFFF" w:themeFill="background1"/>
            <w:noWrap/>
            <w:vAlign w:val="bottom"/>
            <w:hideMark/>
          </w:tcPr>
          <w:p w14:paraId="22EF6049" w14:textId="77777777" w:rsidR="00D43B73" w:rsidRPr="007C6425" w:rsidRDefault="00D43B73" w:rsidP="00FC06F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44D9D78"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D43B73" w:rsidRPr="007C6425" w14:paraId="58B6B457" w14:textId="77777777" w:rsidTr="00FC06FA">
        <w:trPr>
          <w:trHeight w:val="21"/>
        </w:trPr>
        <w:tc>
          <w:tcPr>
            <w:tcW w:w="3845" w:type="dxa"/>
            <w:shd w:val="clear" w:color="auto" w:fill="FFFFFF" w:themeFill="background1"/>
            <w:noWrap/>
            <w:vAlign w:val="bottom"/>
            <w:hideMark/>
          </w:tcPr>
          <w:p w14:paraId="2CEA15EA" w14:textId="77777777" w:rsidR="00D43B73" w:rsidRPr="007C6425" w:rsidRDefault="00D43B73" w:rsidP="00FC06F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2B578C8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D43B73" w:rsidRPr="007C6425" w14:paraId="37595C41" w14:textId="77777777" w:rsidTr="00FC06FA">
        <w:trPr>
          <w:trHeight w:val="21"/>
        </w:trPr>
        <w:tc>
          <w:tcPr>
            <w:tcW w:w="3845" w:type="dxa"/>
            <w:shd w:val="clear" w:color="auto" w:fill="FFFFFF" w:themeFill="background1"/>
            <w:noWrap/>
            <w:vAlign w:val="bottom"/>
            <w:hideMark/>
          </w:tcPr>
          <w:p w14:paraId="74314844" w14:textId="77777777" w:rsidR="00D43B73" w:rsidRPr="007C6425" w:rsidRDefault="00D43B73" w:rsidP="00FC06F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21AE50AA"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D43B73" w:rsidRPr="007C6425" w14:paraId="40A001CB" w14:textId="77777777" w:rsidTr="00FC06FA">
        <w:trPr>
          <w:trHeight w:val="21"/>
        </w:trPr>
        <w:tc>
          <w:tcPr>
            <w:tcW w:w="3845" w:type="dxa"/>
            <w:shd w:val="clear" w:color="auto" w:fill="FFFFFF" w:themeFill="background1"/>
            <w:noWrap/>
            <w:vAlign w:val="bottom"/>
            <w:hideMark/>
          </w:tcPr>
          <w:p w14:paraId="7A3502ED" w14:textId="77777777" w:rsidR="00D43B73" w:rsidRPr="007C6425" w:rsidRDefault="00D43B73" w:rsidP="00FC06F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BE2BB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D43B73" w:rsidRPr="007C6425" w14:paraId="4451D341" w14:textId="77777777" w:rsidTr="00FC06FA">
        <w:trPr>
          <w:trHeight w:val="21"/>
        </w:trPr>
        <w:tc>
          <w:tcPr>
            <w:tcW w:w="3845" w:type="dxa"/>
            <w:shd w:val="clear" w:color="auto" w:fill="FFFFFF" w:themeFill="background1"/>
            <w:noWrap/>
            <w:vAlign w:val="bottom"/>
            <w:hideMark/>
          </w:tcPr>
          <w:p w14:paraId="55719B51" w14:textId="77777777" w:rsidR="00D43B73" w:rsidRPr="007C6425" w:rsidRDefault="00D43B73" w:rsidP="00FC06F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26052B6" w14:textId="77777777" w:rsidR="00D43B73" w:rsidRPr="007C6425" w:rsidRDefault="00D43B73" w:rsidP="00FC06F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D43B73" w:rsidRPr="007C6425" w14:paraId="179CC03F" w14:textId="77777777" w:rsidTr="00FC06FA">
        <w:trPr>
          <w:trHeight w:val="21"/>
        </w:trPr>
        <w:tc>
          <w:tcPr>
            <w:tcW w:w="3845" w:type="dxa"/>
            <w:shd w:val="clear" w:color="auto" w:fill="FFFFFF" w:themeFill="background1"/>
            <w:noWrap/>
            <w:vAlign w:val="bottom"/>
            <w:hideMark/>
          </w:tcPr>
          <w:p w14:paraId="122234D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4552E15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D43B73" w:rsidRPr="007C6425" w14:paraId="7385C8A6" w14:textId="77777777" w:rsidTr="00FC06FA">
        <w:trPr>
          <w:trHeight w:val="21"/>
        </w:trPr>
        <w:tc>
          <w:tcPr>
            <w:tcW w:w="3845" w:type="dxa"/>
            <w:shd w:val="clear" w:color="auto" w:fill="FFFFFF" w:themeFill="background1"/>
            <w:noWrap/>
            <w:vAlign w:val="bottom"/>
            <w:hideMark/>
          </w:tcPr>
          <w:p w14:paraId="7387F658" w14:textId="77777777" w:rsidR="00D43B73" w:rsidRPr="007C6425" w:rsidRDefault="00D43B73" w:rsidP="00FC06F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4202766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D43B73" w:rsidRPr="007C6425" w14:paraId="51F364B9" w14:textId="77777777" w:rsidTr="00FC06FA">
        <w:trPr>
          <w:trHeight w:val="21"/>
        </w:trPr>
        <w:tc>
          <w:tcPr>
            <w:tcW w:w="3845" w:type="dxa"/>
            <w:shd w:val="clear" w:color="auto" w:fill="FFFFFF" w:themeFill="background1"/>
            <w:noWrap/>
            <w:vAlign w:val="bottom"/>
            <w:hideMark/>
          </w:tcPr>
          <w:p w14:paraId="6E6F8A14" w14:textId="77777777" w:rsidR="00D43B73" w:rsidRPr="007C6425" w:rsidRDefault="00D43B73" w:rsidP="00FC06F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811122F" w14:textId="77777777" w:rsidR="00D43B73" w:rsidRPr="007C6425" w:rsidRDefault="00D43B73" w:rsidP="00FC06FA">
            <w:pPr>
              <w:spacing w:line="240" w:lineRule="auto"/>
              <w:ind w:firstLine="0"/>
              <w:rPr>
                <w:sz w:val="16"/>
                <w:szCs w:val="18"/>
              </w:rPr>
            </w:pPr>
            <w:r w:rsidRPr="007C6425">
              <w:rPr>
                <w:sz w:val="16"/>
                <w:szCs w:val="18"/>
              </w:rPr>
              <w:t>*Black, spiny, purple exudate, but not slimy</w:t>
            </w:r>
          </w:p>
        </w:tc>
      </w:tr>
      <w:tr w:rsidR="00D43B73" w:rsidRPr="007C6425" w14:paraId="40E89A98" w14:textId="77777777" w:rsidTr="00FC06FA">
        <w:trPr>
          <w:trHeight w:val="21"/>
        </w:trPr>
        <w:tc>
          <w:tcPr>
            <w:tcW w:w="3845" w:type="dxa"/>
            <w:shd w:val="clear" w:color="auto" w:fill="FFFFFF" w:themeFill="background1"/>
            <w:noWrap/>
            <w:vAlign w:val="bottom"/>
            <w:hideMark/>
          </w:tcPr>
          <w:p w14:paraId="016BEA46" w14:textId="77777777" w:rsidR="00D43B73" w:rsidRPr="007C6425" w:rsidRDefault="00D43B73" w:rsidP="00FC06F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24072379" w14:textId="77777777" w:rsidR="00D43B73" w:rsidRPr="007C6425" w:rsidRDefault="00D43B73" w:rsidP="00FC06F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D43B73" w:rsidRPr="007C6425" w14:paraId="4A7CD63E" w14:textId="77777777" w:rsidTr="00FC06FA">
        <w:trPr>
          <w:trHeight w:val="21"/>
        </w:trPr>
        <w:tc>
          <w:tcPr>
            <w:tcW w:w="3845" w:type="dxa"/>
            <w:shd w:val="clear" w:color="auto" w:fill="FFFFFF" w:themeFill="background1"/>
            <w:noWrap/>
            <w:vAlign w:val="bottom"/>
            <w:hideMark/>
          </w:tcPr>
          <w:p w14:paraId="367FA30E" w14:textId="77777777" w:rsidR="00D43B73" w:rsidRPr="007C6425" w:rsidRDefault="00D43B73" w:rsidP="00FC06F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599F2C8C" w14:textId="77777777" w:rsidR="00D43B73" w:rsidRPr="007C6425" w:rsidRDefault="00D43B73" w:rsidP="00FC06F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D43B73" w:rsidRPr="007C6425" w14:paraId="2941561A" w14:textId="77777777" w:rsidTr="00FC06FA">
        <w:trPr>
          <w:trHeight w:val="21"/>
        </w:trPr>
        <w:tc>
          <w:tcPr>
            <w:tcW w:w="3845" w:type="dxa"/>
            <w:shd w:val="clear" w:color="auto" w:fill="FFFFFF" w:themeFill="background1"/>
            <w:noWrap/>
            <w:vAlign w:val="bottom"/>
            <w:hideMark/>
          </w:tcPr>
          <w:p w14:paraId="3233EB21" w14:textId="77777777" w:rsidR="00D43B73" w:rsidRPr="007C6425" w:rsidRDefault="00D43B73" w:rsidP="00FC06F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CD02C54"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D43B73" w:rsidRPr="007C6425" w14:paraId="00936529" w14:textId="77777777" w:rsidTr="00FC06FA">
        <w:trPr>
          <w:trHeight w:val="21"/>
        </w:trPr>
        <w:tc>
          <w:tcPr>
            <w:tcW w:w="3845" w:type="dxa"/>
            <w:shd w:val="clear" w:color="auto" w:fill="FFFFFF" w:themeFill="background1"/>
            <w:noWrap/>
            <w:vAlign w:val="bottom"/>
            <w:hideMark/>
          </w:tcPr>
          <w:p w14:paraId="4A90F724" w14:textId="77777777" w:rsidR="00D43B73" w:rsidRPr="007C6425" w:rsidRDefault="00D43B73" w:rsidP="00FC06F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665F5CC" w14:textId="77777777" w:rsidR="00D43B73" w:rsidRPr="007C6425" w:rsidRDefault="00D43B73" w:rsidP="00FC06F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D43B73" w:rsidRPr="007C6425" w14:paraId="5F74AAC2" w14:textId="77777777" w:rsidTr="00FC06FA">
        <w:trPr>
          <w:trHeight w:val="21"/>
        </w:trPr>
        <w:tc>
          <w:tcPr>
            <w:tcW w:w="3845" w:type="dxa"/>
            <w:shd w:val="clear" w:color="auto" w:fill="FFFFFF" w:themeFill="background1"/>
            <w:noWrap/>
            <w:vAlign w:val="bottom"/>
            <w:hideMark/>
          </w:tcPr>
          <w:p w14:paraId="319C8566" w14:textId="77777777" w:rsidR="00D43B73" w:rsidRPr="007C6425" w:rsidRDefault="00D43B73" w:rsidP="00FC06F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5CB67A0A"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D43B73" w:rsidRPr="007C6425" w14:paraId="31F457FC" w14:textId="77777777" w:rsidTr="00FC06FA">
        <w:trPr>
          <w:trHeight w:val="21"/>
        </w:trPr>
        <w:tc>
          <w:tcPr>
            <w:tcW w:w="3845" w:type="dxa"/>
            <w:shd w:val="clear" w:color="auto" w:fill="FFFFFF" w:themeFill="background1"/>
            <w:noWrap/>
            <w:vAlign w:val="bottom"/>
            <w:hideMark/>
          </w:tcPr>
          <w:p w14:paraId="19C7C3E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1FB305DB"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D43B73" w:rsidRPr="007C6425" w14:paraId="5E55170C" w14:textId="77777777" w:rsidTr="00FC06FA">
        <w:trPr>
          <w:trHeight w:val="21"/>
        </w:trPr>
        <w:tc>
          <w:tcPr>
            <w:tcW w:w="3845" w:type="dxa"/>
            <w:shd w:val="clear" w:color="auto" w:fill="FFFFFF" w:themeFill="background1"/>
            <w:noWrap/>
            <w:vAlign w:val="bottom"/>
            <w:hideMark/>
          </w:tcPr>
          <w:p w14:paraId="05E02595" w14:textId="77777777" w:rsidR="00D43B73" w:rsidRPr="007C6425" w:rsidRDefault="00D43B73" w:rsidP="00FC06F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30E801A" w14:textId="77777777" w:rsidR="00D43B73" w:rsidRPr="007C6425" w:rsidRDefault="00D43B73" w:rsidP="00FC06F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D43B73" w:rsidRPr="007C6425" w14:paraId="74D1BB70" w14:textId="77777777" w:rsidTr="00FC06FA">
        <w:trPr>
          <w:trHeight w:val="21"/>
        </w:trPr>
        <w:tc>
          <w:tcPr>
            <w:tcW w:w="3845" w:type="dxa"/>
            <w:shd w:val="clear" w:color="auto" w:fill="FFFFFF" w:themeFill="background1"/>
            <w:noWrap/>
            <w:vAlign w:val="bottom"/>
            <w:hideMark/>
          </w:tcPr>
          <w:p w14:paraId="01620AA5"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93F19E9" w14:textId="77777777" w:rsidR="00D43B73" w:rsidRPr="007C6425" w:rsidRDefault="00D43B73" w:rsidP="00FC06F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D43B73" w:rsidRPr="007C6425" w14:paraId="1610C7FF" w14:textId="77777777" w:rsidTr="00FC06FA">
        <w:trPr>
          <w:trHeight w:val="21"/>
        </w:trPr>
        <w:tc>
          <w:tcPr>
            <w:tcW w:w="3845" w:type="dxa"/>
            <w:shd w:val="clear" w:color="auto" w:fill="FFFFFF" w:themeFill="background1"/>
            <w:noWrap/>
            <w:vAlign w:val="bottom"/>
            <w:hideMark/>
          </w:tcPr>
          <w:p w14:paraId="2D109B15" w14:textId="77777777" w:rsidR="00D43B73" w:rsidRPr="007C6425" w:rsidRDefault="00D43B73" w:rsidP="00FC06F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711A3930" w14:textId="77777777" w:rsidR="00D43B73" w:rsidRPr="007C6425" w:rsidRDefault="00D43B73" w:rsidP="00FC06F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D43B73" w:rsidRPr="007C6425" w14:paraId="7CF1B9DE" w14:textId="77777777" w:rsidTr="00FC06FA">
        <w:trPr>
          <w:trHeight w:val="21"/>
        </w:trPr>
        <w:tc>
          <w:tcPr>
            <w:tcW w:w="3845" w:type="dxa"/>
            <w:shd w:val="clear" w:color="auto" w:fill="FFFFFF" w:themeFill="background1"/>
            <w:noWrap/>
            <w:vAlign w:val="bottom"/>
            <w:hideMark/>
          </w:tcPr>
          <w:p w14:paraId="1CD54826" w14:textId="77777777" w:rsidR="00D43B73" w:rsidRPr="007C6425" w:rsidRDefault="00D43B73" w:rsidP="00FC06F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D3D8A5C"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D43B73" w:rsidRPr="007C6425" w14:paraId="6DEBCF16" w14:textId="77777777" w:rsidTr="00FC06FA">
        <w:trPr>
          <w:trHeight w:val="21"/>
        </w:trPr>
        <w:tc>
          <w:tcPr>
            <w:tcW w:w="3845" w:type="dxa"/>
            <w:shd w:val="clear" w:color="auto" w:fill="FFFFFF" w:themeFill="background1"/>
            <w:noWrap/>
            <w:vAlign w:val="bottom"/>
            <w:hideMark/>
          </w:tcPr>
          <w:p w14:paraId="607480AB"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70790619"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D43B73" w:rsidRPr="007C6425" w14:paraId="1B35842F" w14:textId="77777777" w:rsidTr="00FC06FA">
        <w:trPr>
          <w:trHeight w:val="21"/>
        </w:trPr>
        <w:tc>
          <w:tcPr>
            <w:tcW w:w="3845" w:type="dxa"/>
            <w:shd w:val="clear" w:color="auto" w:fill="FFFFFF" w:themeFill="background1"/>
            <w:noWrap/>
            <w:vAlign w:val="bottom"/>
            <w:hideMark/>
          </w:tcPr>
          <w:p w14:paraId="0A746F50" w14:textId="77777777" w:rsidR="00D43B73" w:rsidRPr="007C6425" w:rsidRDefault="00D43B73" w:rsidP="00FC06F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2FDF0E54"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D43B73" w:rsidRPr="007C6425" w14:paraId="508BDD7F" w14:textId="77777777" w:rsidTr="00FC06FA">
        <w:trPr>
          <w:trHeight w:val="21"/>
        </w:trPr>
        <w:tc>
          <w:tcPr>
            <w:tcW w:w="3845" w:type="dxa"/>
            <w:shd w:val="clear" w:color="auto" w:fill="FFFFFF" w:themeFill="background1"/>
            <w:noWrap/>
            <w:vAlign w:val="bottom"/>
            <w:hideMark/>
          </w:tcPr>
          <w:p w14:paraId="6F1CC67A"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3DF73A7F"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D43B73" w:rsidRPr="007C6425" w14:paraId="312452A7" w14:textId="77777777" w:rsidTr="00FC06FA">
        <w:trPr>
          <w:trHeight w:val="21"/>
        </w:trPr>
        <w:tc>
          <w:tcPr>
            <w:tcW w:w="3845" w:type="dxa"/>
            <w:shd w:val="clear" w:color="auto" w:fill="FFFFFF" w:themeFill="background1"/>
            <w:noWrap/>
            <w:vAlign w:val="bottom"/>
            <w:hideMark/>
          </w:tcPr>
          <w:p w14:paraId="20BD364B"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15D896F8"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D43B73" w:rsidRPr="007C6425" w14:paraId="7C49CD52" w14:textId="77777777" w:rsidTr="00FC06FA">
        <w:trPr>
          <w:trHeight w:val="21"/>
        </w:trPr>
        <w:tc>
          <w:tcPr>
            <w:tcW w:w="3845" w:type="dxa"/>
            <w:shd w:val="clear" w:color="auto" w:fill="FFFFFF" w:themeFill="background1"/>
            <w:noWrap/>
            <w:vAlign w:val="bottom"/>
            <w:hideMark/>
          </w:tcPr>
          <w:p w14:paraId="5983B119"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2C2E038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D43B73" w:rsidRPr="007C6425" w14:paraId="36FB4720" w14:textId="77777777" w:rsidTr="00FC06FA">
        <w:trPr>
          <w:trHeight w:val="21"/>
        </w:trPr>
        <w:tc>
          <w:tcPr>
            <w:tcW w:w="3845" w:type="dxa"/>
            <w:shd w:val="clear" w:color="auto" w:fill="FFFFFF" w:themeFill="background1"/>
            <w:noWrap/>
            <w:vAlign w:val="bottom"/>
            <w:hideMark/>
          </w:tcPr>
          <w:p w14:paraId="3656B1FC"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36F6D94E" w14:textId="77777777" w:rsidR="00D43B73" w:rsidRPr="007C6425" w:rsidRDefault="00D43B73" w:rsidP="00FC06F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D43B73" w:rsidRPr="007C6425" w14:paraId="36D7AE64" w14:textId="77777777" w:rsidTr="00FC06FA">
        <w:trPr>
          <w:trHeight w:val="21"/>
        </w:trPr>
        <w:tc>
          <w:tcPr>
            <w:tcW w:w="3845" w:type="dxa"/>
            <w:shd w:val="clear" w:color="auto" w:fill="FFFFFF" w:themeFill="background1"/>
            <w:noWrap/>
            <w:vAlign w:val="bottom"/>
            <w:hideMark/>
          </w:tcPr>
          <w:p w14:paraId="60E45C8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33BEB94E" w14:textId="77777777" w:rsidR="00D43B73" w:rsidRPr="007C6425" w:rsidRDefault="00D43B73" w:rsidP="00FC06F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D43B73" w:rsidRPr="007C6425" w14:paraId="410FF20F" w14:textId="77777777" w:rsidTr="00FC06FA">
        <w:trPr>
          <w:trHeight w:val="21"/>
        </w:trPr>
        <w:tc>
          <w:tcPr>
            <w:tcW w:w="3845" w:type="dxa"/>
            <w:shd w:val="clear" w:color="auto" w:fill="FFFFFF" w:themeFill="background1"/>
            <w:noWrap/>
            <w:vAlign w:val="bottom"/>
            <w:hideMark/>
          </w:tcPr>
          <w:p w14:paraId="0B4A0FF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335438B3" w14:textId="77777777" w:rsidR="00D43B73" w:rsidRPr="007C6425" w:rsidRDefault="00D43B73" w:rsidP="00FC06F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D43B73" w:rsidRPr="007C6425" w14:paraId="4E72210B" w14:textId="77777777" w:rsidTr="00FC06FA">
        <w:trPr>
          <w:trHeight w:val="21"/>
        </w:trPr>
        <w:tc>
          <w:tcPr>
            <w:tcW w:w="3845" w:type="dxa"/>
            <w:shd w:val="clear" w:color="auto" w:fill="FFFFFF" w:themeFill="background1"/>
            <w:noWrap/>
            <w:vAlign w:val="bottom"/>
            <w:hideMark/>
          </w:tcPr>
          <w:p w14:paraId="1BC60AC9" w14:textId="77777777" w:rsidR="00D43B73" w:rsidRPr="007C6425" w:rsidRDefault="00D43B73" w:rsidP="00FC06F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179872A0" w14:textId="77777777" w:rsidR="00D43B73" w:rsidRPr="007C6425" w:rsidRDefault="00D43B73" w:rsidP="00FC06F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D43B73" w:rsidRPr="007C6425" w14:paraId="4C557B28" w14:textId="77777777" w:rsidTr="00FC06FA">
        <w:trPr>
          <w:trHeight w:val="21"/>
        </w:trPr>
        <w:tc>
          <w:tcPr>
            <w:tcW w:w="3845" w:type="dxa"/>
            <w:shd w:val="clear" w:color="auto" w:fill="FFFFFF" w:themeFill="background1"/>
            <w:noWrap/>
            <w:vAlign w:val="bottom"/>
            <w:hideMark/>
          </w:tcPr>
          <w:p w14:paraId="0B6A7053" w14:textId="77777777" w:rsidR="00D43B73" w:rsidRPr="007C6425" w:rsidRDefault="00D43B73" w:rsidP="00FC06F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D63E50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D43B73" w:rsidRPr="007C6425" w14:paraId="175D09C0" w14:textId="77777777" w:rsidTr="00FC06FA">
        <w:trPr>
          <w:trHeight w:val="21"/>
        </w:trPr>
        <w:tc>
          <w:tcPr>
            <w:tcW w:w="3845" w:type="dxa"/>
            <w:shd w:val="clear" w:color="auto" w:fill="FFFFFF" w:themeFill="background1"/>
            <w:noWrap/>
            <w:vAlign w:val="bottom"/>
            <w:hideMark/>
          </w:tcPr>
          <w:p w14:paraId="066289EC"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D51D4CA" w14:textId="77777777" w:rsidR="00D43B73" w:rsidRPr="007C6425" w:rsidRDefault="00D43B73" w:rsidP="00FC06F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D43B73" w:rsidRPr="007C6425" w14:paraId="6123EEC5" w14:textId="77777777" w:rsidTr="00FC06FA">
        <w:trPr>
          <w:trHeight w:val="21"/>
        </w:trPr>
        <w:tc>
          <w:tcPr>
            <w:tcW w:w="3845" w:type="dxa"/>
            <w:shd w:val="clear" w:color="auto" w:fill="FFFFFF" w:themeFill="background1"/>
            <w:noWrap/>
            <w:vAlign w:val="bottom"/>
            <w:hideMark/>
          </w:tcPr>
          <w:p w14:paraId="674BBF5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FF8A6CD" w14:textId="77777777" w:rsidR="00D43B73" w:rsidRPr="007C6425" w:rsidRDefault="00D43B73" w:rsidP="00FC06F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D43B73" w:rsidRPr="007C6425" w14:paraId="6197944B" w14:textId="77777777" w:rsidTr="00FC06FA">
        <w:trPr>
          <w:trHeight w:val="21"/>
        </w:trPr>
        <w:tc>
          <w:tcPr>
            <w:tcW w:w="3845" w:type="dxa"/>
            <w:shd w:val="clear" w:color="auto" w:fill="FFFFFF" w:themeFill="background1"/>
            <w:noWrap/>
            <w:vAlign w:val="bottom"/>
            <w:hideMark/>
          </w:tcPr>
          <w:p w14:paraId="3A8BF5C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660909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D43B73" w:rsidRPr="007C6425" w14:paraId="62C9CDDE" w14:textId="77777777" w:rsidTr="00FC06FA">
        <w:trPr>
          <w:trHeight w:val="21"/>
        </w:trPr>
        <w:tc>
          <w:tcPr>
            <w:tcW w:w="3845" w:type="dxa"/>
            <w:shd w:val="clear" w:color="auto" w:fill="FFFFFF" w:themeFill="background1"/>
            <w:noWrap/>
            <w:vAlign w:val="bottom"/>
            <w:hideMark/>
          </w:tcPr>
          <w:p w14:paraId="0F20FE3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FC5D002"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D43B73" w:rsidRPr="007C6425" w14:paraId="21F7837F" w14:textId="77777777" w:rsidTr="00FC06FA">
        <w:trPr>
          <w:trHeight w:val="21"/>
        </w:trPr>
        <w:tc>
          <w:tcPr>
            <w:tcW w:w="3845" w:type="dxa"/>
            <w:shd w:val="clear" w:color="auto" w:fill="FFFFFF" w:themeFill="background1"/>
            <w:noWrap/>
            <w:vAlign w:val="bottom"/>
            <w:hideMark/>
          </w:tcPr>
          <w:p w14:paraId="72EBA22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B795B7" w14:textId="77777777" w:rsidR="00D43B73" w:rsidRPr="007C6425" w:rsidRDefault="00D43B73" w:rsidP="00FC06F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D43B73" w:rsidRPr="007C6425" w14:paraId="21661C72" w14:textId="77777777" w:rsidTr="00FC06FA">
        <w:trPr>
          <w:trHeight w:val="21"/>
        </w:trPr>
        <w:tc>
          <w:tcPr>
            <w:tcW w:w="3845" w:type="dxa"/>
            <w:shd w:val="clear" w:color="auto" w:fill="FFFFFF" w:themeFill="background1"/>
            <w:noWrap/>
            <w:vAlign w:val="bottom"/>
            <w:hideMark/>
          </w:tcPr>
          <w:p w14:paraId="2F7C55D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FF5BD2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D43B73" w:rsidRPr="007C6425" w14:paraId="4D02F954" w14:textId="77777777" w:rsidTr="00FC06FA">
        <w:trPr>
          <w:trHeight w:val="21"/>
        </w:trPr>
        <w:tc>
          <w:tcPr>
            <w:tcW w:w="3845" w:type="dxa"/>
            <w:shd w:val="clear" w:color="auto" w:fill="FFFFFF" w:themeFill="background1"/>
            <w:noWrap/>
            <w:vAlign w:val="bottom"/>
            <w:hideMark/>
          </w:tcPr>
          <w:p w14:paraId="655DF962"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3518BD"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D43B73" w:rsidRPr="007C6425" w14:paraId="041ECA79" w14:textId="77777777" w:rsidTr="00FC06FA">
        <w:trPr>
          <w:trHeight w:val="21"/>
        </w:trPr>
        <w:tc>
          <w:tcPr>
            <w:tcW w:w="3845" w:type="dxa"/>
            <w:shd w:val="clear" w:color="auto" w:fill="FFFFFF" w:themeFill="background1"/>
            <w:noWrap/>
            <w:vAlign w:val="bottom"/>
            <w:hideMark/>
          </w:tcPr>
          <w:p w14:paraId="0623F03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C372FB"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D43B73" w:rsidRPr="007C6425" w14:paraId="69CC03AF" w14:textId="77777777" w:rsidTr="00FC06FA">
        <w:trPr>
          <w:trHeight w:val="21"/>
        </w:trPr>
        <w:tc>
          <w:tcPr>
            <w:tcW w:w="3845" w:type="dxa"/>
            <w:shd w:val="clear" w:color="auto" w:fill="FFFFFF" w:themeFill="background1"/>
            <w:noWrap/>
            <w:vAlign w:val="bottom"/>
            <w:hideMark/>
          </w:tcPr>
          <w:p w14:paraId="2C4A3BC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6E4277F"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D43B73" w:rsidRPr="007C6425" w14:paraId="2263F358" w14:textId="77777777" w:rsidTr="00FC06FA">
        <w:trPr>
          <w:trHeight w:val="21"/>
        </w:trPr>
        <w:tc>
          <w:tcPr>
            <w:tcW w:w="3845" w:type="dxa"/>
            <w:shd w:val="clear" w:color="auto" w:fill="FFFFFF" w:themeFill="background1"/>
            <w:noWrap/>
            <w:vAlign w:val="bottom"/>
            <w:hideMark/>
          </w:tcPr>
          <w:p w14:paraId="52B6348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0A04B9" w14:textId="77777777" w:rsidR="00D43B73" w:rsidRPr="007C6425" w:rsidRDefault="00D43B73" w:rsidP="00FC06F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D43B73" w:rsidRPr="007C6425" w14:paraId="23205982" w14:textId="77777777" w:rsidTr="00FC06FA">
        <w:trPr>
          <w:trHeight w:val="21"/>
        </w:trPr>
        <w:tc>
          <w:tcPr>
            <w:tcW w:w="3845" w:type="dxa"/>
            <w:shd w:val="clear" w:color="auto" w:fill="FFFFFF" w:themeFill="background1"/>
            <w:noWrap/>
            <w:vAlign w:val="bottom"/>
            <w:hideMark/>
          </w:tcPr>
          <w:p w14:paraId="6F7B2B0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32F280D" w14:textId="77777777" w:rsidR="00D43B73" w:rsidRPr="007C6425" w:rsidRDefault="00D43B73" w:rsidP="00FC06F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D43B73" w:rsidRPr="007C6425" w14:paraId="143C0FCC" w14:textId="77777777" w:rsidTr="00FC06FA">
        <w:trPr>
          <w:trHeight w:val="21"/>
        </w:trPr>
        <w:tc>
          <w:tcPr>
            <w:tcW w:w="3845" w:type="dxa"/>
            <w:shd w:val="clear" w:color="auto" w:fill="FFFFFF" w:themeFill="background1"/>
            <w:noWrap/>
            <w:vAlign w:val="bottom"/>
            <w:hideMark/>
          </w:tcPr>
          <w:p w14:paraId="2B16A17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E3C8EB9"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D43B73" w:rsidRPr="007C6425" w14:paraId="48D9D481" w14:textId="77777777" w:rsidTr="00FC06FA">
        <w:trPr>
          <w:trHeight w:val="21"/>
        </w:trPr>
        <w:tc>
          <w:tcPr>
            <w:tcW w:w="3845" w:type="dxa"/>
            <w:shd w:val="clear" w:color="auto" w:fill="FFFFFF" w:themeFill="background1"/>
            <w:noWrap/>
            <w:vAlign w:val="bottom"/>
            <w:hideMark/>
          </w:tcPr>
          <w:p w14:paraId="5F36CE9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A13E24"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D43B73" w:rsidRPr="007C6425" w14:paraId="63F7D65D" w14:textId="77777777" w:rsidTr="00FC06FA">
        <w:trPr>
          <w:trHeight w:val="21"/>
        </w:trPr>
        <w:tc>
          <w:tcPr>
            <w:tcW w:w="3845" w:type="dxa"/>
            <w:shd w:val="clear" w:color="auto" w:fill="FFFFFF" w:themeFill="background1"/>
            <w:noWrap/>
            <w:vAlign w:val="bottom"/>
            <w:hideMark/>
          </w:tcPr>
          <w:p w14:paraId="67BA222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ABCB1A4" w14:textId="77777777" w:rsidR="00D43B73" w:rsidRPr="007C6425" w:rsidRDefault="00D43B73" w:rsidP="00FC06F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D43B73" w:rsidRPr="007C6425" w14:paraId="4C095352" w14:textId="77777777" w:rsidTr="00FC06FA">
        <w:trPr>
          <w:trHeight w:val="21"/>
        </w:trPr>
        <w:tc>
          <w:tcPr>
            <w:tcW w:w="3845" w:type="dxa"/>
            <w:shd w:val="clear" w:color="auto" w:fill="FFFFFF" w:themeFill="background1"/>
            <w:noWrap/>
            <w:vAlign w:val="bottom"/>
            <w:hideMark/>
          </w:tcPr>
          <w:p w14:paraId="35E79C4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164331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D43B73" w:rsidRPr="007C6425" w14:paraId="294E264F" w14:textId="77777777" w:rsidTr="00FC06FA">
        <w:trPr>
          <w:trHeight w:val="21"/>
        </w:trPr>
        <w:tc>
          <w:tcPr>
            <w:tcW w:w="3845" w:type="dxa"/>
            <w:shd w:val="clear" w:color="auto" w:fill="FFFFFF" w:themeFill="background1"/>
            <w:noWrap/>
            <w:vAlign w:val="bottom"/>
            <w:hideMark/>
          </w:tcPr>
          <w:p w14:paraId="1CCE59B1"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539A2B" w14:textId="77777777" w:rsidR="00D43B73" w:rsidRPr="007C6425" w:rsidRDefault="00D43B73" w:rsidP="00FC06F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D43B73" w:rsidRPr="007C6425" w14:paraId="79DDD03F" w14:textId="77777777" w:rsidTr="00FC06FA">
        <w:trPr>
          <w:trHeight w:val="21"/>
        </w:trPr>
        <w:tc>
          <w:tcPr>
            <w:tcW w:w="3845" w:type="dxa"/>
            <w:shd w:val="clear" w:color="auto" w:fill="FFFFFF" w:themeFill="background1"/>
            <w:noWrap/>
            <w:vAlign w:val="bottom"/>
            <w:hideMark/>
          </w:tcPr>
          <w:p w14:paraId="3620718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5AF1C4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D43B73" w:rsidRPr="007C6425" w14:paraId="2CA8F90B" w14:textId="77777777" w:rsidTr="00FC06FA">
        <w:trPr>
          <w:trHeight w:val="21"/>
        </w:trPr>
        <w:tc>
          <w:tcPr>
            <w:tcW w:w="3845" w:type="dxa"/>
            <w:shd w:val="clear" w:color="auto" w:fill="FFFFFF" w:themeFill="background1"/>
            <w:noWrap/>
            <w:vAlign w:val="bottom"/>
            <w:hideMark/>
          </w:tcPr>
          <w:p w14:paraId="4D8B010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8B2C12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D43B73" w:rsidRPr="007C6425" w14:paraId="08149865" w14:textId="77777777" w:rsidTr="00FC06FA">
        <w:trPr>
          <w:trHeight w:val="21"/>
        </w:trPr>
        <w:tc>
          <w:tcPr>
            <w:tcW w:w="3845" w:type="dxa"/>
            <w:shd w:val="clear" w:color="auto" w:fill="FFFFFF" w:themeFill="background1"/>
            <w:noWrap/>
            <w:vAlign w:val="bottom"/>
            <w:hideMark/>
          </w:tcPr>
          <w:p w14:paraId="6966E8D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FF9C1C" w14:textId="77777777" w:rsidR="00D43B73" w:rsidRPr="007C6425" w:rsidRDefault="00D43B73" w:rsidP="00FC06FA">
            <w:pPr>
              <w:spacing w:line="240" w:lineRule="auto"/>
              <w:ind w:firstLine="0"/>
              <w:rPr>
                <w:sz w:val="16"/>
                <w:szCs w:val="18"/>
              </w:rPr>
            </w:pPr>
            <w:r w:rsidRPr="007C6425">
              <w:rPr>
                <w:sz w:val="16"/>
                <w:szCs w:val="18"/>
              </w:rPr>
              <w:t>*Orange encrusting</w:t>
            </w:r>
          </w:p>
        </w:tc>
      </w:tr>
      <w:tr w:rsidR="00D43B73" w:rsidRPr="007C6425" w14:paraId="0D03F618" w14:textId="77777777" w:rsidTr="00FC06FA">
        <w:trPr>
          <w:trHeight w:val="21"/>
        </w:trPr>
        <w:tc>
          <w:tcPr>
            <w:tcW w:w="3845" w:type="dxa"/>
            <w:shd w:val="clear" w:color="auto" w:fill="FFFFFF" w:themeFill="background1"/>
            <w:noWrap/>
            <w:vAlign w:val="bottom"/>
            <w:hideMark/>
          </w:tcPr>
          <w:p w14:paraId="1927135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B1DB05F" w14:textId="77777777" w:rsidR="00D43B73" w:rsidRPr="007C6425" w:rsidRDefault="00D43B73" w:rsidP="00FC06F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D43B73" w:rsidRPr="007C6425" w14:paraId="64B5AF5B" w14:textId="77777777" w:rsidTr="00FC06FA">
        <w:trPr>
          <w:trHeight w:val="21"/>
        </w:trPr>
        <w:tc>
          <w:tcPr>
            <w:tcW w:w="3845" w:type="dxa"/>
            <w:shd w:val="clear" w:color="auto" w:fill="FFFFFF" w:themeFill="background1"/>
            <w:noWrap/>
            <w:vAlign w:val="bottom"/>
            <w:hideMark/>
          </w:tcPr>
          <w:p w14:paraId="6C04B86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C24394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D43B73" w:rsidRPr="007C6425" w14:paraId="668BE584" w14:textId="77777777" w:rsidTr="00FC06FA">
        <w:trPr>
          <w:trHeight w:val="21"/>
        </w:trPr>
        <w:tc>
          <w:tcPr>
            <w:tcW w:w="3845" w:type="dxa"/>
            <w:shd w:val="clear" w:color="auto" w:fill="FFFFFF" w:themeFill="background1"/>
            <w:noWrap/>
            <w:vAlign w:val="bottom"/>
            <w:hideMark/>
          </w:tcPr>
          <w:p w14:paraId="291525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3D37A1" w14:textId="77777777" w:rsidR="00D43B73" w:rsidRPr="007C6425" w:rsidRDefault="00D43B73" w:rsidP="00FC06FA">
            <w:pPr>
              <w:spacing w:line="240" w:lineRule="auto"/>
              <w:ind w:firstLine="0"/>
              <w:rPr>
                <w:sz w:val="16"/>
                <w:szCs w:val="18"/>
              </w:rPr>
            </w:pPr>
            <w:r w:rsidRPr="007C6425">
              <w:rPr>
                <w:sz w:val="16"/>
                <w:szCs w:val="18"/>
              </w:rPr>
              <w:t>*Red Encrusting</w:t>
            </w:r>
          </w:p>
        </w:tc>
      </w:tr>
      <w:tr w:rsidR="00D43B73" w:rsidRPr="007C6425" w14:paraId="1AE88B76" w14:textId="77777777" w:rsidTr="00FC06FA">
        <w:trPr>
          <w:trHeight w:val="21"/>
        </w:trPr>
        <w:tc>
          <w:tcPr>
            <w:tcW w:w="3845" w:type="dxa"/>
            <w:shd w:val="clear" w:color="auto" w:fill="FFFFFF" w:themeFill="background1"/>
            <w:noWrap/>
            <w:vAlign w:val="bottom"/>
            <w:hideMark/>
          </w:tcPr>
          <w:p w14:paraId="1FF0E47A"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779E8E5" w14:textId="77777777" w:rsidR="00D43B73" w:rsidRPr="007C6425" w:rsidRDefault="00D43B73" w:rsidP="00FC06F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D43B73" w:rsidRPr="007C6425" w14:paraId="47A246C0" w14:textId="77777777" w:rsidTr="00FC06FA">
        <w:trPr>
          <w:trHeight w:val="21"/>
        </w:trPr>
        <w:tc>
          <w:tcPr>
            <w:tcW w:w="3845" w:type="dxa"/>
            <w:shd w:val="clear" w:color="auto" w:fill="FFFFFF" w:themeFill="background1"/>
            <w:noWrap/>
            <w:vAlign w:val="bottom"/>
            <w:hideMark/>
          </w:tcPr>
          <w:p w14:paraId="663AE17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BE97E61" w14:textId="77777777" w:rsidR="00D43B73" w:rsidRPr="007C6425" w:rsidRDefault="00D43B73" w:rsidP="00FC06F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D43B73" w:rsidRPr="007C6425" w14:paraId="403E232D" w14:textId="77777777" w:rsidTr="00FC06FA">
        <w:trPr>
          <w:trHeight w:val="21"/>
        </w:trPr>
        <w:tc>
          <w:tcPr>
            <w:tcW w:w="3845" w:type="dxa"/>
            <w:shd w:val="clear" w:color="auto" w:fill="FFFFFF" w:themeFill="background1"/>
            <w:noWrap/>
            <w:vAlign w:val="bottom"/>
            <w:hideMark/>
          </w:tcPr>
          <w:p w14:paraId="378102C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B553E26" w14:textId="77777777" w:rsidR="00D43B73" w:rsidRPr="007C6425" w:rsidRDefault="00D43B73" w:rsidP="00FC06F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D43B73" w:rsidRPr="007C6425" w14:paraId="4E333529" w14:textId="77777777" w:rsidTr="00FC06FA">
        <w:trPr>
          <w:trHeight w:val="21"/>
        </w:trPr>
        <w:tc>
          <w:tcPr>
            <w:tcW w:w="3845" w:type="dxa"/>
            <w:shd w:val="clear" w:color="auto" w:fill="FFFFFF" w:themeFill="background1"/>
            <w:noWrap/>
            <w:vAlign w:val="bottom"/>
            <w:hideMark/>
          </w:tcPr>
          <w:p w14:paraId="2AD85A6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911E2B6" w14:textId="77777777" w:rsidR="00D43B73" w:rsidRPr="007C6425" w:rsidRDefault="00D43B73" w:rsidP="00FC06F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D43B73" w:rsidRPr="007C6425" w14:paraId="504FB868" w14:textId="77777777" w:rsidTr="00FC06FA">
        <w:trPr>
          <w:trHeight w:val="21"/>
        </w:trPr>
        <w:tc>
          <w:tcPr>
            <w:tcW w:w="3845" w:type="dxa"/>
            <w:shd w:val="clear" w:color="auto" w:fill="FFFFFF" w:themeFill="background1"/>
            <w:noWrap/>
            <w:vAlign w:val="bottom"/>
            <w:hideMark/>
          </w:tcPr>
          <w:p w14:paraId="1D8B45F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307763D" w14:textId="77777777" w:rsidR="00D43B73" w:rsidRPr="007C6425" w:rsidRDefault="00D43B73" w:rsidP="00FC06FA">
            <w:pPr>
              <w:spacing w:line="240" w:lineRule="auto"/>
              <w:ind w:firstLine="0"/>
              <w:rPr>
                <w:sz w:val="16"/>
                <w:szCs w:val="18"/>
              </w:rPr>
            </w:pPr>
            <w:r w:rsidRPr="007C6425">
              <w:rPr>
                <w:sz w:val="16"/>
                <w:szCs w:val="18"/>
              </w:rPr>
              <w:t>*Unidentified</w:t>
            </w:r>
          </w:p>
        </w:tc>
      </w:tr>
      <w:tr w:rsidR="00D43B73" w:rsidRPr="007C6425" w14:paraId="04762F96" w14:textId="77777777" w:rsidTr="00FC06FA">
        <w:trPr>
          <w:trHeight w:val="21"/>
        </w:trPr>
        <w:tc>
          <w:tcPr>
            <w:tcW w:w="3845" w:type="dxa"/>
            <w:shd w:val="clear" w:color="auto" w:fill="FFFFFF" w:themeFill="background1"/>
            <w:noWrap/>
            <w:vAlign w:val="bottom"/>
            <w:hideMark/>
          </w:tcPr>
          <w:p w14:paraId="1D625B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4DE5CF" w14:textId="77777777" w:rsidR="00D43B73" w:rsidRPr="007C6425" w:rsidRDefault="00D43B73" w:rsidP="00FC06F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50C4ADC" w14:textId="77777777" w:rsidR="00D43B73" w:rsidRDefault="00D43B73" w:rsidP="00D43B73">
      <w:pPr>
        <w:pStyle w:val="Tableheading"/>
      </w:pPr>
    </w:p>
    <w:p w14:paraId="03A0AAB3" w14:textId="77777777" w:rsidR="00D43B73" w:rsidRDefault="00D43B73" w:rsidP="00D43B73">
      <w:pPr>
        <w:spacing w:after="200" w:line="276" w:lineRule="auto"/>
        <w:ind w:firstLine="0"/>
      </w:pPr>
      <w:r>
        <w:br w:type="page"/>
      </w:r>
    </w:p>
    <w:p w14:paraId="45C14129" w14:textId="77777777" w:rsidR="00D43B73" w:rsidRDefault="00D43B73" w:rsidP="00D43B73">
      <w:pPr>
        <w:pStyle w:val="Tableheading"/>
      </w:pPr>
      <w:r>
        <w:rPr>
          <w:noProof/>
        </w:rPr>
        <w:lastRenderedPageBreak/>
        <w:drawing>
          <wp:inline distT="0" distB="0" distL="0" distR="0" wp14:anchorId="5ED86A85" wp14:editId="2F7B6654">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5"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21ED9B36" w14:textId="77777777" w:rsidR="00D43B73" w:rsidRDefault="00D43B73" w:rsidP="00D43B73">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33682DE0" w14:textId="77777777" w:rsidR="00D43B73" w:rsidRDefault="00D43B73" w:rsidP="00D43B73">
      <w:pPr>
        <w:widowControl w:val="0"/>
        <w:spacing w:line="240" w:lineRule="auto"/>
        <w:ind w:left="480" w:hanging="480"/>
      </w:pPr>
      <w:r>
        <w:rPr>
          <w:noProof/>
        </w:rPr>
        <w:lastRenderedPageBreak/>
        <w:drawing>
          <wp:inline distT="0" distB="0" distL="0" distR="0" wp14:anchorId="2C118194" wp14:editId="36A4D52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3EB4BA40" w14:textId="77777777" w:rsidR="00D43B73" w:rsidRPr="00BC2538" w:rsidRDefault="00D43B73" w:rsidP="00D43B73">
      <w:pPr>
        <w:pStyle w:val="Tableheading"/>
      </w:pPr>
      <w:r>
        <w:t>Figure</w:t>
      </w:r>
      <w:r w:rsidRPr="0018320D">
        <w:t xml:space="preserve"> A.</w:t>
      </w:r>
      <w:r>
        <w:t>4.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3659F4DB" w14:textId="77777777" w:rsidR="00D43B73" w:rsidRDefault="00D43B73" w:rsidP="00D43B73">
      <w:pPr>
        <w:pStyle w:val="Tableheading"/>
      </w:pPr>
      <w:r>
        <w:lastRenderedPageBreak/>
        <w:t>Table A.5. Summary statistics of 3 randomly selected transects for each site and year combination.</w:t>
      </w:r>
      <w:r>
        <w:rPr>
          <w:rStyle w:val="TableheadingChar"/>
        </w:rPr>
        <w:t xml:space="preserve"> n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D43B73" w:rsidRPr="00A92340" w14:paraId="1B242FFB"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13339A" w14:textId="77777777" w:rsidR="00D43B73" w:rsidRPr="00A92340" w:rsidRDefault="00D43B73" w:rsidP="00FC06FA">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FAF5DB4" w14:textId="77777777" w:rsidR="00D43B73" w:rsidRPr="00A92340" w:rsidRDefault="00D43B73" w:rsidP="00FC06FA">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65AABC86" w14:textId="77777777" w:rsidR="00D43B73" w:rsidRPr="00A92340" w:rsidRDefault="00D43B73" w:rsidP="00FC06FA">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620F3D5D" w14:textId="77777777" w:rsidR="00D43B73" w:rsidRPr="00A92340" w:rsidRDefault="00D43B73" w:rsidP="00FC06FA">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7DB20D12" w14:textId="77777777" w:rsidR="00D43B73" w:rsidRPr="00A92340" w:rsidRDefault="00D43B73" w:rsidP="00FC06FA">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32AC6825" w14:textId="77777777" w:rsidR="00D43B73" w:rsidRPr="00A92340" w:rsidRDefault="00D43B73" w:rsidP="00FC06FA">
            <w:pPr>
              <w:spacing w:line="240" w:lineRule="auto"/>
              <w:ind w:firstLine="0"/>
              <w:rPr>
                <w:color w:val="000000"/>
              </w:rPr>
            </w:pPr>
            <w:r w:rsidRPr="00A92340">
              <w:rPr>
                <w:color w:val="000000"/>
              </w:rPr>
              <w:t>n</w:t>
            </w:r>
          </w:p>
        </w:tc>
      </w:tr>
      <w:tr w:rsidR="00D43B73" w:rsidRPr="00A92340" w14:paraId="78156D8A"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5651702C" w14:textId="77777777" w:rsidR="00D43B73" w:rsidRPr="00A92340" w:rsidRDefault="00D43B73" w:rsidP="00FC06FA">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0D492679"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4A55A54E"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2B387C3"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4C6C294B"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6C78F9D6"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75FD4A3B" w14:textId="77777777" w:rsidTr="00FC06FA">
        <w:trPr>
          <w:trHeight w:val="312"/>
        </w:trPr>
        <w:tc>
          <w:tcPr>
            <w:tcW w:w="2160" w:type="dxa"/>
            <w:tcBorders>
              <w:top w:val="nil"/>
              <w:left w:val="nil"/>
              <w:bottom w:val="nil"/>
              <w:right w:val="nil"/>
            </w:tcBorders>
            <w:shd w:val="clear" w:color="000000" w:fill="FFFFFF"/>
            <w:noWrap/>
            <w:vAlign w:val="bottom"/>
            <w:hideMark/>
          </w:tcPr>
          <w:p w14:paraId="69184F6D" w14:textId="77777777" w:rsidR="00D43B73" w:rsidRPr="00A92340" w:rsidRDefault="00D43B73" w:rsidP="00FC06FA">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4ABF205" w14:textId="77777777" w:rsidR="00D43B73" w:rsidRPr="00A92340" w:rsidRDefault="00D43B73" w:rsidP="00FC06FA">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33709976" w14:textId="77777777" w:rsidR="00D43B73" w:rsidRPr="00A92340" w:rsidRDefault="00D43B73" w:rsidP="00FC06FA">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01BC1013" w14:textId="77777777" w:rsidR="00D43B73" w:rsidRPr="00A92340" w:rsidRDefault="00D43B73" w:rsidP="00FC06FA">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26C151F7" w14:textId="77777777" w:rsidR="00D43B73" w:rsidRPr="00A92340" w:rsidRDefault="00D43B73" w:rsidP="00FC06FA">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17238E3"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4EC1616D" w14:textId="77777777" w:rsidTr="00FC06FA">
        <w:trPr>
          <w:trHeight w:val="312"/>
        </w:trPr>
        <w:tc>
          <w:tcPr>
            <w:tcW w:w="2160" w:type="dxa"/>
            <w:tcBorders>
              <w:top w:val="nil"/>
              <w:left w:val="nil"/>
              <w:bottom w:val="nil"/>
              <w:right w:val="nil"/>
            </w:tcBorders>
            <w:shd w:val="clear" w:color="000000" w:fill="FFFFFF"/>
            <w:noWrap/>
            <w:vAlign w:val="bottom"/>
            <w:hideMark/>
          </w:tcPr>
          <w:p w14:paraId="1115BD9C" w14:textId="77777777" w:rsidR="00D43B73" w:rsidRPr="00A92340" w:rsidRDefault="00D43B73" w:rsidP="00FC06FA">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0A17CD09" w14:textId="77777777" w:rsidR="00D43B73" w:rsidRPr="00A92340" w:rsidRDefault="00D43B73" w:rsidP="00FC06FA">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4E21910F" w14:textId="77777777" w:rsidR="00D43B73" w:rsidRPr="00A92340" w:rsidRDefault="00D43B73" w:rsidP="00FC06FA">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78C6CE87" w14:textId="77777777" w:rsidR="00D43B73" w:rsidRPr="00A92340" w:rsidRDefault="00D43B73" w:rsidP="00FC06FA">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7DEE0853" w14:textId="77777777" w:rsidR="00D43B73" w:rsidRPr="00A92340" w:rsidRDefault="00D43B73" w:rsidP="00FC06FA">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FC25EF3"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013A027" w14:textId="77777777" w:rsidTr="00FC06FA">
        <w:trPr>
          <w:trHeight w:val="312"/>
        </w:trPr>
        <w:tc>
          <w:tcPr>
            <w:tcW w:w="2160" w:type="dxa"/>
            <w:tcBorders>
              <w:top w:val="nil"/>
              <w:left w:val="nil"/>
              <w:bottom w:val="nil"/>
              <w:right w:val="nil"/>
            </w:tcBorders>
            <w:shd w:val="clear" w:color="000000" w:fill="FFFFFF"/>
            <w:noWrap/>
            <w:vAlign w:val="bottom"/>
            <w:hideMark/>
          </w:tcPr>
          <w:p w14:paraId="6BC36192" w14:textId="77777777" w:rsidR="00D43B73" w:rsidRPr="00A92340" w:rsidRDefault="00D43B73" w:rsidP="00FC06FA">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4183091D" w14:textId="77777777" w:rsidR="00D43B73" w:rsidRPr="00A92340" w:rsidRDefault="00D43B73" w:rsidP="00FC06FA">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5B0166BD" w14:textId="77777777" w:rsidR="00D43B73" w:rsidRPr="00A92340" w:rsidRDefault="00D43B73" w:rsidP="00FC06FA">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FCF4C41" w14:textId="77777777" w:rsidR="00D43B73" w:rsidRPr="00A92340" w:rsidRDefault="00D43B73" w:rsidP="00FC06FA">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2EAD5386" w14:textId="77777777" w:rsidR="00D43B73" w:rsidRPr="00A92340" w:rsidRDefault="00D43B73" w:rsidP="00FC06FA">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4A6A0376"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6A540729" w14:textId="77777777" w:rsidTr="00FC06FA">
        <w:trPr>
          <w:trHeight w:val="312"/>
        </w:trPr>
        <w:tc>
          <w:tcPr>
            <w:tcW w:w="2160" w:type="dxa"/>
            <w:tcBorders>
              <w:top w:val="nil"/>
              <w:left w:val="nil"/>
              <w:bottom w:val="nil"/>
              <w:right w:val="nil"/>
            </w:tcBorders>
            <w:shd w:val="clear" w:color="000000" w:fill="FFFFFF"/>
            <w:noWrap/>
            <w:vAlign w:val="bottom"/>
            <w:hideMark/>
          </w:tcPr>
          <w:p w14:paraId="6BF3F3A6" w14:textId="77777777" w:rsidR="00D43B73" w:rsidRPr="00A92340" w:rsidRDefault="00D43B73" w:rsidP="00FC06FA">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8D70E56" w14:textId="77777777" w:rsidR="00D43B73" w:rsidRPr="00A92340" w:rsidRDefault="00D43B73" w:rsidP="00FC06FA">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D4DA36D" w14:textId="77777777" w:rsidR="00D43B73" w:rsidRPr="00A92340" w:rsidRDefault="00D43B73" w:rsidP="00FC06FA">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6683708D" w14:textId="77777777" w:rsidR="00D43B73" w:rsidRPr="00A92340" w:rsidRDefault="00D43B73" w:rsidP="00FC06FA">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5B81B6E6" w14:textId="77777777" w:rsidR="00D43B73" w:rsidRPr="00A92340" w:rsidRDefault="00D43B73" w:rsidP="00FC06FA">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1A52820E"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FC98B09"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A392F3" w14:textId="77777777" w:rsidR="00D43B73" w:rsidRPr="00A92340" w:rsidRDefault="00D43B73" w:rsidP="00FC06FA">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02495311"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52045E09"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0C985538"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4B09F692"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84525D7"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1A7D8CF5" w14:textId="77777777" w:rsidTr="00FC06FA">
        <w:trPr>
          <w:trHeight w:val="312"/>
        </w:trPr>
        <w:tc>
          <w:tcPr>
            <w:tcW w:w="2160" w:type="dxa"/>
            <w:tcBorders>
              <w:top w:val="nil"/>
              <w:left w:val="nil"/>
              <w:bottom w:val="nil"/>
              <w:right w:val="nil"/>
            </w:tcBorders>
            <w:shd w:val="clear" w:color="000000" w:fill="FFFFFF"/>
            <w:noWrap/>
            <w:vAlign w:val="bottom"/>
            <w:hideMark/>
          </w:tcPr>
          <w:p w14:paraId="21E7C19F" w14:textId="77777777" w:rsidR="00D43B73" w:rsidRPr="00A92340" w:rsidRDefault="00D43B73" w:rsidP="00FC06FA">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52FBB313" w14:textId="77777777" w:rsidR="00D43B73" w:rsidRPr="00A92340" w:rsidRDefault="00D43B73" w:rsidP="00FC06FA">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D11B03A" w14:textId="77777777" w:rsidR="00D43B73" w:rsidRPr="00A92340" w:rsidRDefault="00D43B73" w:rsidP="00FC06FA">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4AA2701F" w14:textId="77777777" w:rsidR="00D43B73" w:rsidRPr="00A92340" w:rsidRDefault="00D43B73" w:rsidP="00FC06FA">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54B420F0" w14:textId="77777777" w:rsidR="00D43B73" w:rsidRPr="00A92340" w:rsidRDefault="00D43B73" w:rsidP="00FC06FA">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D608290"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3068CE85" w14:textId="77777777" w:rsidTr="00FC06FA">
        <w:trPr>
          <w:trHeight w:val="312"/>
        </w:trPr>
        <w:tc>
          <w:tcPr>
            <w:tcW w:w="2160" w:type="dxa"/>
            <w:tcBorders>
              <w:top w:val="nil"/>
              <w:left w:val="nil"/>
              <w:bottom w:val="nil"/>
              <w:right w:val="nil"/>
            </w:tcBorders>
            <w:shd w:val="clear" w:color="000000" w:fill="FFFFFF"/>
            <w:noWrap/>
            <w:vAlign w:val="bottom"/>
            <w:hideMark/>
          </w:tcPr>
          <w:p w14:paraId="5D9540C9" w14:textId="77777777" w:rsidR="00D43B73" w:rsidRPr="00A92340" w:rsidRDefault="00D43B73" w:rsidP="00FC06FA">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41E3382F" w14:textId="77777777" w:rsidR="00D43B73" w:rsidRPr="00A92340" w:rsidRDefault="00D43B73" w:rsidP="00FC06FA">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44EF42C2" w14:textId="77777777" w:rsidR="00D43B73" w:rsidRPr="00A92340" w:rsidRDefault="00D43B73" w:rsidP="00FC06FA">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29E0E498" w14:textId="77777777" w:rsidR="00D43B73" w:rsidRPr="00A92340" w:rsidRDefault="00D43B73" w:rsidP="00FC06FA">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3AE6613" w14:textId="77777777" w:rsidR="00D43B73" w:rsidRPr="00A92340" w:rsidRDefault="00D43B73" w:rsidP="00FC06FA">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48EABFC"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25FBA5EB"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3FC79457" w14:textId="77777777" w:rsidR="00D43B73" w:rsidRPr="00A92340" w:rsidRDefault="00D43B73" w:rsidP="00FC06FA">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6692A725" w14:textId="77777777" w:rsidR="00D43B73" w:rsidRPr="00A92340" w:rsidRDefault="00D43B73" w:rsidP="00FC06FA">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2323129B" w14:textId="77777777" w:rsidR="00D43B73" w:rsidRPr="00A92340" w:rsidRDefault="00D43B73" w:rsidP="00FC06FA">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138D87D2" w14:textId="77777777" w:rsidR="00D43B73" w:rsidRPr="00A92340" w:rsidRDefault="00D43B73" w:rsidP="00FC06FA">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7A05004" w14:textId="77777777" w:rsidR="00D43B73" w:rsidRPr="00A92340" w:rsidRDefault="00D43B73" w:rsidP="00FC06FA">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2A834B" w14:textId="77777777" w:rsidR="00D43B73" w:rsidRPr="00A92340" w:rsidRDefault="00D43B73" w:rsidP="00FC06FA">
            <w:pPr>
              <w:spacing w:line="240" w:lineRule="auto"/>
              <w:ind w:firstLine="0"/>
              <w:jc w:val="right"/>
              <w:rPr>
                <w:color w:val="000000"/>
              </w:rPr>
            </w:pPr>
            <w:r w:rsidRPr="00A92340">
              <w:rPr>
                <w:color w:val="000000"/>
              </w:rPr>
              <w:t>216</w:t>
            </w:r>
          </w:p>
        </w:tc>
      </w:tr>
    </w:tbl>
    <w:p w14:paraId="421901C3" w14:textId="77777777" w:rsidR="00D43B73" w:rsidRDefault="00D43B73" w:rsidP="00D43B73">
      <w:pPr>
        <w:widowControl w:val="0"/>
        <w:spacing w:line="240" w:lineRule="auto"/>
        <w:ind w:left="480" w:hanging="480"/>
      </w:pPr>
    </w:p>
    <w:p w14:paraId="54656410" w14:textId="77777777" w:rsidR="00D43B73" w:rsidRDefault="00D43B73" w:rsidP="00D43B73">
      <w:pPr>
        <w:widowControl w:val="0"/>
        <w:spacing w:line="240" w:lineRule="auto"/>
        <w:ind w:left="480" w:hanging="480"/>
      </w:pPr>
      <w:r>
        <w:rPr>
          <w:noProof/>
        </w:rPr>
        <w:lastRenderedPageBreak/>
        <w:drawing>
          <wp:inline distT="0" distB="0" distL="0" distR="0" wp14:anchorId="6C92BA9F" wp14:editId="540E4418">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2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50BCABED" w14:textId="77777777" w:rsidR="00D43B73" w:rsidRDefault="00D43B73" w:rsidP="00D43B73">
      <w:pPr>
        <w:pStyle w:val="Tableheading"/>
      </w:pPr>
      <w:r>
        <w:t>Figure</w:t>
      </w:r>
      <w:r w:rsidRPr="0018320D">
        <w:t xml:space="preserve"> A.</w:t>
      </w:r>
      <w:r>
        <w:t>6.</w:t>
      </w:r>
      <w:r w:rsidRPr="00153AA4">
        <w:t xml:space="preserve"> </w:t>
      </w:r>
      <w:r>
        <w:t>Percent coral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711C9570" w14:textId="77777777" w:rsidR="00D43B73" w:rsidRDefault="00D43B73" w:rsidP="00D43B73">
      <w:pPr>
        <w:spacing w:after="200" w:line="276" w:lineRule="auto"/>
        <w:ind w:firstLine="0"/>
      </w:pPr>
      <w:r>
        <w:br w:type="page"/>
      </w:r>
    </w:p>
    <w:p w14:paraId="709DCA91" w14:textId="77777777" w:rsidR="00D43B73" w:rsidRDefault="00D43B73" w:rsidP="00D43B73">
      <w:pPr>
        <w:widowControl w:val="0"/>
        <w:spacing w:line="240" w:lineRule="auto"/>
        <w:ind w:left="480" w:hanging="480"/>
      </w:pPr>
    </w:p>
    <w:p w14:paraId="707117A1" w14:textId="77777777" w:rsidR="00D43B73" w:rsidRDefault="00D43B73" w:rsidP="00D43B73">
      <w:pPr>
        <w:widowControl w:val="0"/>
        <w:spacing w:line="240" w:lineRule="auto"/>
        <w:ind w:left="480" w:hanging="480"/>
      </w:pPr>
      <w:r>
        <w:rPr>
          <w:noProof/>
        </w:rPr>
        <w:drawing>
          <wp:inline distT="0" distB="0" distL="0" distR="0" wp14:anchorId="425740EF" wp14:editId="2862E01A">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2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DA47E8A" w14:textId="77777777" w:rsidR="00D43B73" w:rsidRDefault="00D43B73" w:rsidP="00D43B73">
      <w:pPr>
        <w:pStyle w:val="Tableheading"/>
      </w:pPr>
      <w:r>
        <w:t>Figure</w:t>
      </w:r>
      <w:r w:rsidRPr="0018320D">
        <w:t xml:space="preserve"> A.</w:t>
      </w:r>
      <w:r>
        <w:t>7.</w:t>
      </w:r>
      <w:r w:rsidRPr="00153AA4">
        <w:t xml:space="preserve"> </w:t>
      </w:r>
      <w:r>
        <w:t>Percent sponge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6A974222" w14:textId="77777777" w:rsidR="00D43B73" w:rsidRDefault="00D43B73" w:rsidP="00D43B73">
      <w:pPr>
        <w:spacing w:after="200" w:line="276" w:lineRule="auto"/>
        <w:ind w:firstLine="0"/>
      </w:pPr>
      <w:r>
        <w:br w:type="page"/>
      </w:r>
    </w:p>
    <w:p w14:paraId="47D0EF90" w14:textId="77777777" w:rsidR="00D43B73" w:rsidRDefault="00D43B73" w:rsidP="00D43B73">
      <w:pPr>
        <w:widowControl w:val="0"/>
        <w:spacing w:line="240" w:lineRule="auto"/>
        <w:ind w:left="480" w:hanging="480"/>
      </w:pPr>
      <w:r>
        <w:rPr>
          <w:noProof/>
        </w:rPr>
        <w:lastRenderedPageBreak/>
        <w:drawing>
          <wp:inline distT="0" distB="0" distL="0" distR="0" wp14:anchorId="743BFFA9" wp14:editId="3CCBFBC4">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5833FA7" w14:textId="77777777" w:rsidR="00D43B73" w:rsidRDefault="00D43B73" w:rsidP="00D43B73">
      <w:pPr>
        <w:pStyle w:val="Tableheading"/>
      </w:pPr>
      <w:r>
        <w:t>Figure</w:t>
      </w:r>
      <w:r w:rsidRPr="0018320D">
        <w:t xml:space="preserve"> A.</w:t>
      </w:r>
      <w:r>
        <w:t>8.</w:t>
      </w:r>
      <w:r w:rsidRPr="00153AA4">
        <w:t xml:space="preserve"> </w:t>
      </w:r>
      <w:proofErr w:type="gramStart"/>
      <w:r>
        <w:t>Rugosity (in cm)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072DC96E" w14:textId="77777777" w:rsidR="00D43B73" w:rsidRDefault="00D43B73" w:rsidP="00D43B73">
      <w:pPr>
        <w:spacing w:after="200" w:line="276" w:lineRule="auto"/>
        <w:ind w:firstLine="0"/>
      </w:pPr>
      <w:r>
        <w:br w:type="page"/>
      </w:r>
    </w:p>
    <w:p w14:paraId="029539B0" w14:textId="77777777" w:rsidR="00D43B73" w:rsidRDefault="00D43B73" w:rsidP="00D43B73">
      <w:pPr>
        <w:widowControl w:val="0"/>
        <w:spacing w:line="240" w:lineRule="auto"/>
        <w:ind w:left="480" w:hanging="480"/>
      </w:pPr>
      <w:r>
        <w:rPr>
          <w:noProof/>
        </w:rPr>
        <w:lastRenderedPageBreak/>
        <w:drawing>
          <wp:inline distT="0" distB="0" distL="0" distR="0" wp14:anchorId="78867454" wp14:editId="5929AA75">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1D2B54F" w14:textId="77777777" w:rsidR="00D43B73" w:rsidRDefault="00D43B73" w:rsidP="00D43B73">
      <w:pPr>
        <w:pStyle w:val="Tableheading"/>
        <w:rPr>
          <w:rStyle w:val="TableheadingChar"/>
        </w:rPr>
      </w:pPr>
      <w:r>
        <w:t>Figure</w:t>
      </w:r>
      <w:r w:rsidRPr="0018320D">
        <w:t xml:space="preserve"> A.</w:t>
      </w:r>
      <w:r>
        <w:t>9.</w:t>
      </w:r>
      <w:r w:rsidRPr="006E1238">
        <w:t xml:space="preserve"> </w:t>
      </w:r>
      <w:r>
        <w:t xml:space="preserve">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7B825D28" w14:textId="77777777" w:rsidR="00D43B73" w:rsidRDefault="00D43B73" w:rsidP="00D43B73">
      <w:pPr>
        <w:widowControl w:val="0"/>
        <w:spacing w:line="240" w:lineRule="auto"/>
        <w:ind w:left="480" w:hanging="480"/>
      </w:pPr>
    </w:p>
    <w:p w14:paraId="533CC6FC" w14:textId="77777777" w:rsidR="00D43B73" w:rsidRDefault="00D43B73" w:rsidP="00D43B73">
      <w:pPr>
        <w:spacing w:after="200" w:line="276" w:lineRule="auto"/>
        <w:ind w:firstLine="0"/>
      </w:pPr>
      <w:r>
        <w:br w:type="page"/>
      </w:r>
    </w:p>
    <w:p w14:paraId="5DAA8A56" w14:textId="77777777" w:rsidR="00D43B73" w:rsidRDefault="00D43B73" w:rsidP="00D43B73">
      <w:pPr>
        <w:widowControl w:val="0"/>
        <w:spacing w:line="240" w:lineRule="auto"/>
        <w:ind w:left="480" w:hanging="480"/>
      </w:pPr>
      <w:r>
        <w:rPr>
          <w:noProof/>
        </w:rPr>
        <w:lastRenderedPageBreak/>
        <w:drawing>
          <wp:inline distT="0" distB="0" distL="0" distR="0" wp14:anchorId="2E7D3295" wp14:editId="140A3D12">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289E872" w14:textId="77777777" w:rsidR="00D43B73" w:rsidRDefault="00D43B73" w:rsidP="00D43B73">
      <w:pPr>
        <w:pStyle w:val="Tableheading"/>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FA74A23" w14:textId="77777777" w:rsidR="00D43B73" w:rsidRDefault="00D43B73" w:rsidP="00D43B73">
      <w:pPr>
        <w:spacing w:after="200" w:line="276" w:lineRule="auto"/>
        <w:ind w:firstLine="0"/>
      </w:pPr>
      <w:r>
        <w:br w:type="page"/>
      </w:r>
    </w:p>
    <w:p w14:paraId="3FD3E9C5" w14:textId="77777777" w:rsidR="00D43B73" w:rsidRDefault="00D43B73" w:rsidP="00D43B73">
      <w:pPr>
        <w:widowControl w:val="0"/>
        <w:spacing w:line="240" w:lineRule="auto"/>
        <w:ind w:left="480" w:hanging="480"/>
      </w:pPr>
      <w:r>
        <w:rPr>
          <w:noProof/>
        </w:rPr>
        <w:lastRenderedPageBreak/>
        <w:drawing>
          <wp:inline distT="0" distB="0" distL="0" distR="0" wp14:anchorId="67D5A531" wp14:editId="0A2F37D9">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FBC083A" w14:textId="77777777" w:rsidR="00D43B73" w:rsidRDefault="00D43B73" w:rsidP="00D43B73">
      <w:pPr>
        <w:pStyle w:val="Tableheading"/>
      </w:pPr>
      <w:r>
        <w:t>Figure</w:t>
      </w:r>
      <w:r w:rsidRPr="0018320D">
        <w:t xml:space="preserve"> A.</w:t>
      </w:r>
      <w:r>
        <w:t>11.</w:t>
      </w:r>
      <w:r w:rsidRPr="006E1238">
        <w:t xml:space="preserve">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B9474DC" w14:textId="77777777" w:rsidR="00D43B73" w:rsidRDefault="00D43B73" w:rsidP="00D43B73">
      <w:pPr>
        <w:spacing w:after="200" w:line="276" w:lineRule="auto"/>
        <w:ind w:firstLine="0"/>
      </w:pPr>
      <w:r>
        <w:br w:type="page"/>
      </w:r>
    </w:p>
    <w:p w14:paraId="7953E2F3" w14:textId="77777777" w:rsidR="00D43B73" w:rsidRDefault="00D43B73" w:rsidP="00D43B73">
      <w:pPr>
        <w:widowControl w:val="0"/>
        <w:spacing w:line="240" w:lineRule="auto"/>
        <w:ind w:left="480" w:hanging="480"/>
      </w:pPr>
      <w:r>
        <w:rPr>
          <w:noProof/>
        </w:rPr>
        <w:lastRenderedPageBreak/>
        <w:drawing>
          <wp:inline distT="0" distB="0" distL="0" distR="0" wp14:anchorId="507E3AA6" wp14:editId="159CE2B3">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22368BFA" w14:textId="77777777" w:rsidR="00D43B73" w:rsidRDefault="00D43B73" w:rsidP="00D43B73">
      <w:pPr>
        <w:pStyle w:val="Tableheading"/>
        <w:rPr>
          <w:rStyle w:val="TableheadingChar"/>
        </w:rPr>
      </w:pPr>
      <w:r>
        <w:t>Figure</w:t>
      </w:r>
      <w:r w:rsidRPr="0018320D">
        <w:t xml:space="preserve"> A.</w:t>
      </w:r>
      <w:r>
        <w:t xml:space="preserve">12.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21A4A780" w14:textId="77777777" w:rsidR="00D43B73" w:rsidRDefault="00D43B73" w:rsidP="00D43B73">
      <w:pPr>
        <w:widowControl w:val="0"/>
        <w:spacing w:line="240" w:lineRule="auto"/>
        <w:ind w:left="480" w:hanging="480"/>
      </w:pPr>
      <w:r>
        <w:rPr>
          <w:noProof/>
        </w:rPr>
        <w:lastRenderedPageBreak/>
        <w:drawing>
          <wp:inline distT="0" distB="0" distL="0" distR="0" wp14:anchorId="3EB1B230" wp14:editId="420DA804">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4BA9D63" w14:textId="77777777" w:rsidR="00D43B73" w:rsidRDefault="00D43B73" w:rsidP="00D43B73">
      <w:pPr>
        <w:pStyle w:val="Tableheading"/>
      </w:pPr>
      <w:r>
        <w:t>Figure</w:t>
      </w:r>
      <w:r w:rsidRPr="0018320D">
        <w:t xml:space="preserve"> A.</w:t>
      </w:r>
      <w:r>
        <w:t>13.</w:t>
      </w:r>
      <w:r w:rsidRPr="00153AA4">
        <w:t xml:space="preserve">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4634A82B" w14:textId="77777777" w:rsidR="00D43B73" w:rsidRDefault="00D43B73" w:rsidP="00D43B73">
      <w:pPr>
        <w:pStyle w:val="Tableheading"/>
      </w:pPr>
    </w:p>
    <w:p w14:paraId="6D246537" w14:textId="77777777" w:rsidR="00D43B73" w:rsidRDefault="00D43B73" w:rsidP="00D43B73">
      <w:pPr>
        <w:spacing w:after="200" w:line="276" w:lineRule="auto"/>
        <w:ind w:firstLine="0"/>
      </w:pPr>
      <w:r>
        <w:br w:type="page"/>
      </w:r>
    </w:p>
    <w:p w14:paraId="284BE8E4" w14:textId="77777777" w:rsidR="00D43B73" w:rsidRDefault="00D43B73" w:rsidP="00D43B73">
      <w:pPr>
        <w:widowControl w:val="0"/>
        <w:spacing w:line="240" w:lineRule="auto"/>
        <w:ind w:left="480" w:hanging="480"/>
      </w:pPr>
      <w:r>
        <w:rPr>
          <w:noProof/>
        </w:rPr>
        <w:lastRenderedPageBreak/>
        <w:drawing>
          <wp:inline distT="0" distB="0" distL="0" distR="0" wp14:anchorId="20F36D5C" wp14:editId="35B715F9">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323AB0" w14:textId="77777777" w:rsidR="00D43B73" w:rsidRDefault="00D43B73" w:rsidP="00D43B73">
      <w:pPr>
        <w:pStyle w:val="Tableheading"/>
      </w:pPr>
      <w:r>
        <w:t>Figure</w:t>
      </w:r>
      <w:r w:rsidRPr="0018320D">
        <w:t xml:space="preserve"> A.</w:t>
      </w:r>
      <w:r>
        <w:t>14.</w:t>
      </w:r>
      <w:r w:rsidRPr="00153AA4">
        <w:t xml:space="preserve">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9022CD5" w14:textId="77777777" w:rsidR="00D43B73" w:rsidRDefault="00D43B73" w:rsidP="00D43B73">
      <w:pPr>
        <w:spacing w:after="200" w:line="276" w:lineRule="auto"/>
        <w:ind w:firstLine="0"/>
      </w:pPr>
      <w:r>
        <w:br w:type="page"/>
      </w:r>
    </w:p>
    <w:p w14:paraId="237EB861" w14:textId="77777777" w:rsidR="00D43B73" w:rsidRDefault="00D43B73" w:rsidP="00D43B73">
      <w:pPr>
        <w:widowControl w:val="0"/>
        <w:spacing w:line="240" w:lineRule="auto"/>
        <w:ind w:left="480" w:hanging="480"/>
      </w:pPr>
      <w:r>
        <w:rPr>
          <w:noProof/>
        </w:rPr>
        <w:lastRenderedPageBreak/>
        <w:drawing>
          <wp:inline distT="0" distB="0" distL="0" distR="0" wp14:anchorId="4BD2CA19" wp14:editId="709FF659">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F743947" w14:textId="77777777" w:rsidR="00D43B73" w:rsidRDefault="00D43B73" w:rsidP="00D43B73">
      <w:pPr>
        <w:pStyle w:val="Tableheading"/>
      </w:pPr>
      <w:r>
        <w:t>Figure</w:t>
      </w:r>
      <w:r w:rsidRPr="0018320D">
        <w:t xml:space="preserve"> A.</w:t>
      </w:r>
      <w:r>
        <w:t>15.</w:t>
      </w:r>
      <w:r w:rsidRPr="00153AA4">
        <w:t xml:space="preserve">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8C6430B" w14:textId="77777777" w:rsidR="00D43B73" w:rsidRDefault="00D43B73" w:rsidP="00D43B73">
      <w:pPr>
        <w:spacing w:after="200" w:line="276" w:lineRule="auto"/>
        <w:ind w:firstLine="0"/>
      </w:pPr>
      <w:r>
        <w:br w:type="page"/>
      </w:r>
    </w:p>
    <w:p w14:paraId="2906C634" w14:textId="77777777" w:rsidR="00D43B73" w:rsidRDefault="00D43B73" w:rsidP="00D43B73">
      <w:pPr>
        <w:widowControl w:val="0"/>
        <w:spacing w:line="240" w:lineRule="auto"/>
        <w:ind w:left="480" w:hanging="480"/>
      </w:pPr>
      <w:r>
        <w:rPr>
          <w:noProof/>
        </w:rPr>
        <w:lastRenderedPageBreak/>
        <w:drawing>
          <wp:inline distT="0" distB="0" distL="0" distR="0" wp14:anchorId="43BAA94C" wp14:editId="6AFD90E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3EE7E21" w14:textId="77777777" w:rsidR="00D43B73" w:rsidRDefault="00D43B73" w:rsidP="00D43B73">
      <w:pPr>
        <w:pStyle w:val="Tableheading"/>
        <w:rPr>
          <w:rStyle w:val="TableheadingChar"/>
        </w:rPr>
      </w:pPr>
      <w:r>
        <w:t>Figure</w:t>
      </w:r>
      <w:r w:rsidRPr="0018320D">
        <w:t xml:space="preserve"> A.</w:t>
      </w:r>
      <w:r>
        <w:t>16.</w:t>
      </w:r>
      <w:r w:rsidRPr="00E7285F">
        <w:t xml:space="preserve">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6F69652B" w14:textId="77777777" w:rsidR="00D43B73" w:rsidRDefault="00D43B73" w:rsidP="00D43B73">
      <w:pPr>
        <w:widowControl w:val="0"/>
        <w:spacing w:line="240" w:lineRule="auto"/>
        <w:ind w:left="480" w:hanging="480"/>
      </w:pPr>
    </w:p>
    <w:p w14:paraId="395B10C4" w14:textId="77777777" w:rsidR="00D43B73" w:rsidRDefault="00D43B73" w:rsidP="00D43B73">
      <w:pPr>
        <w:spacing w:after="200" w:line="276" w:lineRule="auto"/>
        <w:ind w:firstLine="0"/>
      </w:pPr>
      <w:r>
        <w:br w:type="page"/>
      </w:r>
    </w:p>
    <w:p w14:paraId="759F097D" w14:textId="77777777" w:rsidR="00D43B73" w:rsidRDefault="00D43B73" w:rsidP="00D43B73">
      <w:pPr>
        <w:widowControl w:val="0"/>
        <w:spacing w:line="240" w:lineRule="auto"/>
        <w:ind w:left="480" w:hanging="480"/>
      </w:pPr>
      <w:r>
        <w:rPr>
          <w:noProof/>
        </w:rPr>
        <w:lastRenderedPageBreak/>
        <w:drawing>
          <wp:inline distT="0" distB="0" distL="0" distR="0" wp14:anchorId="1CAD45B7" wp14:editId="3E5835C1">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13BFBE4" w14:textId="77777777" w:rsidR="00D43B73" w:rsidRDefault="00D43B73" w:rsidP="00D43B73">
      <w:pPr>
        <w:pStyle w:val="Tableheading"/>
      </w:pPr>
      <w:r>
        <w:t>Figure</w:t>
      </w:r>
      <w:r w:rsidRPr="0018320D">
        <w:t xml:space="preserve"> A.</w:t>
      </w:r>
      <w:r>
        <w:t>17.</w:t>
      </w:r>
      <w:r w:rsidRPr="006E1238">
        <w:t xml:space="preserve"> </w:t>
      </w:r>
      <w:proofErr w:type="gramStart"/>
      <w:r>
        <w:t>Sponge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53B40DB" w14:textId="77777777" w:rsidR="00D43B73" w:rsidRDefault="00D43B73" w:rsidP="00D43B73">
      <w:pPr>
        <w:spacing w:after="200" w:line="276" w:lineRule="auto"/>
        <w:ind w:firstLine="0"/>
      </w:pPr>
      <w:r>
        <w:br w:type="page"/>
      </w:r>
    </w:p>
    <w:p w14:paraId="6D33E21B" w14:textId="77777777" w:rsidR="00D43B73" w:rsidRDefault="00D43B73" w:rsidP="00D43B73">
      <w:pPr>
        <w:widowControl w:val="0"/>
        <w:spacing w:line="240" w:lineRule="auto"/>
        <w:ind w:left="480" w:hanging="480"/>
      </w:pPr>
      <w:r>
        <w:rPr>
          <w:noProof/>
        </w:rPr>
        <w:lastRenderedPageBreak/>
        <w:drawing>
          <wp:inline distT="0" distB="0" distL="0" distR="0" wp14:anchorId="5912F066" wp14:editId="469D573D">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A7609C2" w14:textId="77777777" w:rsidR="00D43B73" w:rsidRDefault="00D43B73" w:rsidP="00D43B73">
      <w:pPr>
        <w:pStyle w:val="Tableheading"/>
      </w:pPr>
      <w:r w:rsidRPr="006E1238">
        <w:t xml:space="preserve">Figure A.18. </w:t>
      </w:r>
      <w:proofErr w:type="gramStart"/>
      <w:r>
        <w:t>Fish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1D616385" w14:textId="77777777" w:rsidR="00D43B73" w:rsidRPr="006E1238" w:rsidRDefault="00D43B73" w:rsidP="00D43B73">
      <w:pPr>
        <w:pStyle w:val="Tableheading"/>
      </w:pPr>
    </w:p>
    <w:p w14:paraId="3C33AB86" w14:textId="77777777" w:rsidR="00D43B73" w:rsidRDefault="00D43B73" w:rsidP="00D43B73">
      <w:pPr>
        <w:spacing w:after="200" w:line="276" w:lineRule="auto"/>
        <w:ind w:firstLine="0"/>
      </w:pPr>
      <w:r>
        <w:br w:type="page"/>
      </w:r>
    </w:p>
    <w:p w14:paraId="25481517" w14:textId="77777777" w:rsidR="00D43B73" w:rsidRDefault="00D43B73" w:rsidP="00D43B73">
      <w:pPr>
        <w:pStyle w:val="Tableheading"/>
        <w:rPr>
          <w:rStyle w:val="TableheadingChar"/>
        </w:rPr>
      </w:pPr>
      <w:r>
        <w:lastRenderedPageBreak/>
        <w:t>Table A.19.</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595DCBED" w14:textId="77777777" w:rsidR="00D43B73" w:rsidRDefault="00D43B73" w:rsidP="00D43B73">
      <w:pPr>
        <w:pStyle w:val="Tableheading"/>
      </w:pPr>
      <w:r>
        <w:t>Coefficients:</w:t>
      </w:r>
    </w:p>
    <w:p w14:paraId="7E652241"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8E00BAE" w14:textId="77777777" w:rsidR="00D43B73" w:rsidRDefault="00D43B73" w:rsidP="00D43B73">
      <w:pPr>
        <w:pStyle w:val="Tableheading"/>
      </w:pPr>
      <w:r>
        <w:t xml:space="preserve">(Intercept)         </w:t>
      </w:r>
      <w:r>
        <w:tab/>
        <w:t xml:space="preserve">2.0751   </w:t>
      </w:r>
      <w:r>
        <w:tab/>
        <w:t xml:space="preserve">0.0571  </w:t>
      </w:r>
      <w:r>
        <w:tab/>
        <w:t xml:space="preserve">36.350  </w:t>
      </w:r>
      <w:r>
        <w:tab/>
        <w:t>&lt; 2e-16 ***</w:t>
      </w:r>
    </w:p>
    <w:p w14:paraId="162CD3A0" w14:textId="77777777" w:rsidR="00D43B73" w:rsidRDefault="00D43B73" w:rsidP="00D43B73">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50BF6A8E" w14:textId="77777777" w:rsidR="00D43B73" w:rsidRDefault="00D43B73" w:rsidP="00D43B73">
      <w:pPr>
        <w:pStyle w:val="Tableheading"/>
      </w:pPr>
      <w:r>
        <w:t xml:space="preserve">Year                </w:t>
      </w:r>
      <w:r>
        <w:tab/>
      </w:r>
      <w:r>
        <w:tab/>
        <w:t xml:space="preserve">0.0103   </w:t>
      </w:r>
      <w:r>
        <w:tab/>
        <w:t xml:space="preserve">0.0026   </w:t>
      </w:r>
      <w:r>
        <w:tab/>
        <w:t xml:space="preserve">4.012 </w:t>
      </w:r>
      <w:r>
        <w:tab/>
      </w:r>
      <w:r>
        <w:tab/>
        <w:t>6.03e-05 ***</w:t>
      </w:r>
    </w:p>
    <w:p w14:paraId="5A67A3B9" w14:textId="77777777" w:rsidR="00D43B73" w:rsidRDefault="00D43B73" w:rsidP="00D43B73">
      <w:pPr>
        <w:pStyle w:val="Tableheading"/>
      </w:pPr>
      <w:r>
        <w:t>---</w:t>
      </w:r>
    </w:p>
    <w:p w14:paraId="5500DDC0"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1D47FE05" w14:textId="77777777" w:rsidR="00D43B73" w:rsidRDefault="00D43B73" w:rsidP="00D43B73">
      <w:pPr>
        <w:spacing w:after="200" w:line="276" w:lineRule="auto"/>
        <w:ind w:firstLine="0"/>
      </w:pPr>
      <w:r>
        <w:br w:type="page"/>
      </w:r>
    </w:p>
    <w:p w14:paraId="6DE8D58A" w14:textId="77777777" w:rsidR="00D43B73" w:rsidRDefault="00D43B73" w:rsidP="00D43B73">
      <w:pPr>
        <w:pStyle w:val="Tableheading"/>
        <w:rPr>
          <w:rStyle w:val="TableheadingChar"/>
        </w:rPr>
      </w:pPr>
      <w:r>
        <w:lastRenderedPageBreak/>
        <w:t>Table A.20.</w:t>
      </w:r>
      <w:r>
        <w:rPr>
          <w:rStyle w:val="TableheadingChar"/>
        </w:rPr>
        <w:t xml:space="preserve">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1854F32A" w14:textId="77777777" w:rsidR="00D43B73" w:rsidRDefault="00D43B73" w:rsidP="00D43B73">
      <w:pPr>
        <w:pStyle w:val="Tableheading"/>
      </w:pPr>
      <w:r>
        <w:t>Coefficients:</w:t>
      </w:r>
    </w:p>
    <w:p w14:paraId="0E01589E" w14:textId="77777777" w:rsidR="00D43B73" w:rsidRDefault="00D43B73" w:rsidP="00D43B73">
      <w:pPr>
        <w:pStyle w:val="Tableheading"/>
      </w:pPr>
      <w:r>
        <w:t xml:space="preserve">                          </w:t>
      </w:r>
      <w:r>
        <w:tab/>
      </w:r>
      <w:r>
        <w:tab/>
        <w:t>Estimate     Std. Error     z value</w:t>
      </w:r>
      <w:r>
        <w:tab/>
      </w:r>
      <w:proofErr w:type="spellStart"/>
      <w:r>
        <w:t>Pr</w:t>
      </w:r>
      <w:proofErr w:type="spellEnd"/>
      <w:r>
        <w:t xml:space="preserve">(&gt;|z|)    </w:t>
      </w:r>
    </w:p>
    <w:p w14:paraId="64B16E60" w14:textId="77777777" w:rsidR="00D43B73" w:rsidRDefault="00D43B73" w:rsidP="00D43B73">
      <w:pPr>
        <w:pStyle w:val="Tableheading"/>
      </w:pPr>
      <w:r>
        <w:t xml:space="preserve">(Intercept)              </w:t>
      </w:r>
      <w:r>
        <w:tab/>
      </w:r>
      <w:r>
        <w:tab/>
        <w:t>2.1163        0.0757         27.950</w:t>
      </w:r>
      <w:r>
        <w:tab/>
        <w:t>&lt; 2e-16 ***</w:t>
      </w:r>
    </w:p>
    <w:p w14:paraId="05E455EF" w14:textId="77777777" w:rsidR="00D43B73" w:rsidRDefault="00D43B73" w:rsidP="00D43B73">
      <w:pPr>
        <w:pStyle w:val="Tableheading"/>
      </w:pPr>
      <w:proofErr w:type="spellStart"/>
      <w:r>
        <w:t>Percent_Coral_Cover</w:t>
      </w:r>
      <w:proofErr w:type="spellEnd"/>
      <w:r>
        <w:tab/>
      </w:r>
      <w:r>
        <w:tab/>
        <w:t xml:space="preserve">0.0136        0.0024         5.763 </w:t>
      </w:r>
      <w:r>
        <w:tab/>
        <w:t>8.25e-09 ***</w:t>
      </w:r>
    </w:p>
    <w:p w14:paraId="23C16B5F" w14:textId="77777777" w:rsidR="00D43B73" w:rsidRDefault="00D43B73" w:rsidP="00D43B73">
      <w:pPr>
        <w:pStyle w:val="Tableheading"/>
      </w:pPr>
      <w:r>
        <w:t xml:space="preserve">Year                    </w:t>
      </w:r>
      <w:r>
        <w:tab/>
      </w:r>
      <w:r>
        <w:tab/>
        <w:t>0.0070        0.0048         1.478</w:t>
      </w:r>
      <w:r>
        <w:tab/>
        <w:t xml:space="preserve">0.139    </w:t>
      </w:r>
    </w:p>
    <w:p w14:paraId="4E40E22B" w14:textId="77777777" w:rsidR="00D43B73" w:rsidRDefault="00D43B73" w:rsidP="00D43B73">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2A31707A" w14:textId="77777777" w:rsidR="00D43B73" w:rsidRDefault="00D43B73" w:rsidP="00D43B73">
      <w:pPr>
        <w:pStyle w:val="Tableheading"/>
      </w:pPr>
      <w:r>
        <w:t>---</w:t>
      </w:r>
    </w:p>
    <w:p w14:paraId="45B4BE87"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1FE2273" w14:textId="77777777" w:rsidR="00D43B73" w:rsidRDefault="00D43B73" w:rsidP="00D43B73">
      <w:pPr>
        <w:spacing w:after="200" w:line="276" w:lineRule="auto"/>
        <w:ind w:firstLine="0"/>
      </w:pPr>
      <w:r>
        <w:br w:type="page"/>
      </w:r>
    </w:p>
    <w:p w14:paraId="4D7C74B6" w14:textId="77777777" w:rsidR="00D43B73" w:rsidRDefault="00D43B73" w:rsidP="00D43B73">
      <w:pPr>
        <w:pStyle w:val="Tableheading"/>
        <w:rPr>
          <w:rStyle w:val="TableheadingChar"/>
        </w:rPr>
      </w:pPr>
      <w:r>
        <w:lastRenderedPageBreak/>
        <w:t xml:space="preserve">Table A.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3A964947" w14:textId="77777777" w:rsidR="00D43B73" w:rsidRDefault="00D43B73" w:rsidP="00D43B73">
      <w:pPr>
        <w:pStyle w:val="Tableheading"/>
      </w:pPr>
      <w:r>
        <w:t>Coefficients:</w:t>
      </w:r>
    </w:p>
    <w:p w14:paraId="3285F67F"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584E2779" w14:textId="77777777" w:rsidR="00D43B73" w:rsidRDefault="00D43B73" w:rsidP="00D43B73">
      <w:pPr>
        <w:pStyle w:val="Tableheading"/>
      </w:pPr>
      <w:r>
        <w:t xml:space="preserve">(Intercept)          </w:t>
      </w:r>
      <w:r>
        <w:tab/>
        <w:t xml:space="preserve">3.0204   </w:t>
      </w:r>
      <w:r>
        <w:tab/>
        <w:t xml:space="preserve">0.0901  </w:t>
      </w:r>
      <w:r>
        <w:tab/>
        <w:t xml:space="preserve">33.511  </w:t>
      </w:r>
      <w:r>
        <w:tab/>
        <w:t>&lt; 2e-16 ***</w:t>
      </w:r>
    </w:p>
    <w:p w14:paraId="494D35C8" w14:textId="77777777" w:rsidR="00D43B73" w:rsidRDefault="00D43B73" w:rsidP="00D43B73">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321517EB" w14:textId="77777777" w:rsidR="00D43B73" w:rsidRDefault="00D43B73" w:rsidP="00D43B73">
      <w:pPr>
        <w:pStyle w:val="Tableheading"/>
      </w:pPr>
      <w:r>
        <w:t xml:space="preserve">Year                 </w:t>
      </w:r>
      <w:r>
        <w:tab/>
        <w:t xml:space="preserve">0.0106   </w:t>
      </w:r>
      <w:r>
        <w:tab/>
        <w:t xml:space="preserve">0.0027   </w:t>
      </w:r>
      <w:r>
        <w:tab/>
        <w:t xml:space="preserve">3.885 </w:t>
      </w:r>
      <w:r>
        <w:tab/>
      </w:r>
      <w:r>
        <w:tab/>
        <w:t>0.000102 ***</w:t>
      </w:r>
    </w:p>
    <w:p w14:paraId="6E43592D" w14:textId="77777777" w:rsidR="00D43B73" w:rsidRDefault="00D43B73" w:rsidP="00D43B73">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28C10624" w14:textId="77777777" w:rsidR="00D43B73" w:rsidRDefault="00D43B73" w:rsidP="00D43B73">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1015510C" w14:textId="77777777" w:rsidR="00D43B73" w:rsidRDefault="00D43B73" w:rsidP="00D43B73">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1CD2F528" w14:textId="77777777" w:rsidR="00D43B73" w:rsidRDefault="00D43B73" w:rsidP="00D43B73">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6413B10F" w14:textId="77777777" w:rsidR="00D43B73" w:rsidRDefault="00D43B73" w:rsidP="00D43B73">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27C68C2" w14:textId="77777777" w:rsidR="00D43B73" w:rsidRDefault="00D43B73" w:rsidP="00D43B73">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59CBD249" w14:textId="77777777" w:rsidR="00D43B73" w:rsidRDefault="00D43B73" w:rsidP="00D43B73">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7B4F255D" w14:textId="77777777" w:rsidR="00D43B73" w:rsidRDefault="00D43B73" w:rsidP="00D43B73">
      <w:pPr>
        <w:pStyle w:val="Tableheading"/>
      </w:pPr>
      <w:r>
        <w:t>---</w:t>
      </w:r>
    </w:p>
    <w:p w14:paraId="265961BD"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E075A5D" w14:textId="77777777" w:rsidR="00D43B73" w:rsidRDefault="00D43B73" w:rsidP="00D43B73">
      <w:pPr>
        <w:spacing w:after="200" w:line="276" w:lineRule="auto"/>
        <w:ind w:firstLine="0"/>
      </w:pPr>
      <w:r>
        <w:br w:type="page"/>
      </w:r>
    </w:p>
    <w:p w14:paraId="0B227F4D" w14:textId="77777777" w:rsidR="00D43B73" w:rsidRDefault="00D43B73" w:rsidP="00D43B73">
      <w:pPr>
        <w:pStyle w:val="Tableheading"/>
        <w:rPr>
          <w:rStyle w:val="TableheadingChar"/>
        </w:rPr>
      </w:pPr>
      <w:r>
        <w:lastRenderedPageBreak/>
        <w:t>Table A.22.</w:t>
      </w:r>
      <w:r>
        <w:rPr>
          <w:rStyle w:val="TableheadingChar"/>
        </w:rPr>
        <w:t xml:space="preserve">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57A5476" w14:textId="77777777" w:rsidR="00D43B73" w:rsidRDefault="00D43B73" w:rsidP="00D43B73">
      <w:pPr>
        <w:pStyle w:val="Tableheading"/>
      </w:pPr>
      <w:r>
        <w:t>Coefficients:</w:t>
      </w:r>
    </w:p>
    <w:p w14:paraId="01070225"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04E9FFAA" w14:textId="77777777" w:rsidR="00D43B73" w:rsidRDefault="00D43B73" w:rsidP="00D43B73">
      <w:pPr>
        <w:pStyle w:val="Tableheading"/>
      </w:pPr>
      <w:r>
        <w:t xml:space="preserve">(Intercept)  </w:t>
      </w:r>
      <w:r>
        <w:tab/>
        <w:t xml:space="preserve">3.0322   </w:t>
      </w:r>
      <w:r>
        <w:tab/>
        <w:t xml:space="preserve">0.0908  </w:t>
      </w:r>
      <w:r>
        <w:tab/>
        <w:t xml:space="preserve">33.394  </w:t>
      </w:r>
      <w:r>
        <w:tab/>
        <w:t>&lt; 2e-16 ***</w:t>
      </w:r>
    </w:p>
    <w:p w14:paraId="2001D568" w14:textId="77777777" w:rsidR="00D43B73" w:rsidRDefault="00D43B73" w:rsidP="00D43B73">
      <w:pPr>
        <w:pStyle w:val="Tableheading"/>
      </w:pPr>
      <w:r>
        <w:t xml:space="preserve">Rugosity     </w:t>
      </w:r>
      <w:r>
        <w:tab/>
        <w:t xml:space="preserve">0.0024   </w:t>
      </w:r>
      <w:r>
        <w:tab/>
        <w:t xml:space="preserve">0.0019   </w:t>
      </w:r>
      <w:r>
        <w:tab/>
        <w:t xml:space="preserve">1.309 </w:t>
      </w:r>
      <w:r>
        <w:tab/>
      </w:r>
      <w:r>
        <w:tab/>
        <w:t xml:space="preserve">0.190702    </w:t>
      </w:r>
    </w:p>
    <w:p w14:paraId="0164C20D" w14:textId="77777777" w:rsidR="00D43B73" w:rsidRDefault="00D43B73" w:rsidP="00D43B73">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11751E97" w14:textId="77777777" w:rsidR="00D43B73" w:rsidRDefault="00D43B73" w:rsidP="00D43B73">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552348FB" w14:textId="77777777" w:rsidR="00D43B73" w:rsidRDefault="00D43B73" w:rsidP="00D43B73">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45B3A2C5" w14:textId="77777777" w:rsidR="00D43B73" w:rsidRDefault="00D43B73" w:rsidP="00D43B73">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17783463" w14:textId="77777777" w:rsidR="00D43B73" w:rsidRDefault="00D43B73" w:rsidP="00D43B73">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97E851D" w14:textId="77777777" w:rsidR="00D43B73" w:rsidRDefault="00D43B73" w:rsidP="00D43B73">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05C5B0DC" w14:textId="77777777" w:rsidR="00D43B73" w:rsidRDefault="00D43B73" w:rsidP="00D43B73">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0C1E9D0D" w14:textId="77777777" w:rsidR="00D43B73" w:rsidRDefault="00D43B73" w:rsidP="00D43B73">
      <w:pPr>
        <w:pStyle w:val="Tableheading"/>
      </w:pPr>
      <w:r>
        <w:t>---</w:t>
      </w:r>
    </w:p>
    <w:p w14:paraId="0D7BA6E3"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5BBDF78E" w14:textId="77777777" w:rsidR="00D43B73" w:rsidRDefault="00D43B73" w:rsidP="00D43B73">
      <w:pPr>
        <w:spacing w:after="200" w:line="276" w:lineRule="auto"/>
        <w:ind w:firstLine="0"/>
      </w:pPr>
      <w:r>
        <w:br w:type="page"/>
      </w:r>
    </w:p>
    <w:p w14:paraId="21CED90E" w14:textId="77777777" w:rsidR="00D43B73" w:rsidRDefault="00D43B73" w:rsidP="00D43B73">
      <w:pPr>
        <w:pStyle w:val="Tableheading"/>
        <w:rPr>
          <w:rStyle w:val="TableheadingChar"/>
        </w:rPr>
      </w:pPr>
      <w:r>
        <w:lastRenderedPageBreak/>
        <w:t>Table A.23.</w:t>
      </w:r>
      <w:r>
        <w:rPr>
          <w:rStyle w:val="TableheadingChar"/>
        </w:rPr>
        <w:t xml:space="preserve">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1769B918" w14:textId="77777777" w:rsidR="00D43B73" w:rsidRDefault="00D43B73" w:rsidP="00D43B73">
      <w:pPr>
        <w:pStyle w:val="Tableheading"/>
      </w:pPr>
      <w:r>
        <w:t>Coefficients:</w:t>
      </w:r>
    </w:p>
    <w:p w14:paraId="4DEE7A60"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50D9989B" w14:textId="77777777" w:rsidR="00D43B73" w:rsidRDefault="00D43B73" w:rsidP="00D43B73">
      <w:pPr>
        <w:pStyle w:val="Tableheading"/>
      </w:pPr>
      <w:r>
        <w:t xml:space="preserve">(Intercept)  </w:t>
      </w:r>
      <w:r>
        <w:tab/>
        <w:t xml:space="preserve">3.8663   </w:t>
      </w:r>
      <w:r>
        <w:tab/>
        <w:t xml:space="preserve">0.0991  </w:t>
      </w:r>
      <w:r>
        <w:tab/>
        <w:t xml:space="preserve">39.023  </w:t>
      </w:r>
      <w:r>
        <w:tab/>
        <w:t>&lt; 2e-16 ***</w:t>
      </w:r>
    </w:p>
    <w:p w14:paraId="46C04315" w14:textId="77777777" w:rsidR="00D43B73" w:rsidRDefault="00D43B73" w:rsidP="00D43B73">
      <w:pPr>
        <w:pStyle w:val="Tableheading"/>
      </w:pPr>
      <w:r>
        <w:t xml:space="preserve">Rugosity     </w:t>
      </w:r>
      <w:r>
        <w:tab/>
        <w:t xml:space="preserve">0.0043   </w:t>
      </w:r>
      <w:r>
        <w:tab/>
        <w:t xml:space="preserve">0.0018   </w:t>
      </w:r>
      <w:r>
        <w:tab/>
        <w:t xml:space="preserve">2.383 </w:t>
      </w:r>
      <w:r>
        <w:tab/>
      </w:r>
      <w:r>
        <w:tab/>
        <w:t xml:space="preserve">0.017150 *  </w:t>
      </w:r>
    </w:p>
    <w:p w14:paraId="58DA4F20" w14:textId="77777777" w:rsidR="00D43B73" w:rsidRDefault="00D43B73" w:rsidP="00D43B73">
      <w:pPr>
        <w:pStyle w:val="Tableheading"/>
      </w:pPr>
      <w:r>
        <w:t xml:space="preserve">Year         </w:t>
      </w:r>
      <w:r>
        <w:tab/>
        <w:t xml:space="preserve">0.0052   </w:t>
      </w:r>
      <w:r>
        <w:tab/>
        <w:t xml:space="preserve">0.0017   </w:t>
      </w:r>
      <w:r>
        <w:tab/>
        <w:t xml:space="preserve">3.002 </w:t>
      </w:r>
      <w:r>
        <w:tab/>
      </w:r>
      <w:r>
        <w:tab/>
        <w:t xml:space="preserve">0.002678 ** </w:t>
      </w:r>
    </w:p>
    <w:p w14:paraId="4A1A57F0" w14:textId="77777777" w:rsidR="00D43B73" w:rsidRDefault="00D43B73" w:rsidP="00D43B73">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6FAC7FCE" w14:textId="77777777" w:rsidR="00D43B73" w:rsidRDefault="00D43B73" w:rsidP="00D43B73">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47AFF813" w14:textId="77777777" w:rsidR="00D43B73" w:rsidRDefault="00D43B73" w:rsidP="00D43B73">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44CCBC81" w14:textId="77777777" w:rsidR="00D43B73" w:rsidRDefault="00D43B73" w:rsidP="00D43B73">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D688544" w14:textId="77777777" w:rsidR="00D43B73" w:rsidRDefault="00D43B73" w:rsidP="00D43B73">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2DCD6AD4" w14:textId="77777777" w:rsidR="00D43B73" w:rsidRDefault="00D43B73" w:rsidP="00D43B73">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3C881ADC" w14:textId="77777777" w:rsidR="00D43B73" w:rsidRDefault="00D43B73" w:rsidP="00D43B73">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4C7B4D93" w14:textId="77777777" w:rsidR="00D43B73" w:rsidRDefault="00D43B73" w:rsidP="00D43B73">
      <w:pPr>
        <w:pStyle w:val="Tableheading"/>
      </w:pPr>
      <w:r>
        <w:t>---</w:t>
      </w:r>
    </w:p>
    <w:p w14:paraId="315BF092"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2F28E7A8" w14:textId="77777777" w:rsidR="00D43B73" w:rsidRDefault="00D43B73" w:rsidP="00D43B73">
      <w:pPr>
        <w:spacing w:after="200" w:line="276" w:lineRule="auto"/>
        <w:ind w:firstLine="0"/>
      </w:pPr>
      <w:r>
        <w:br w:type="page"/>
      </w:r>
    </w:p>
    <w:p w14:paraId="4F4BF0F8" w14:textId="77777777" w:rsidR="00D43B73" w:rsidRDefault="00D43B73" w:rsidP="00D43B73">
      <w:pPr>
        <w:widowControl w:val="0"/>
        <w:spacing w:line="240" w:lineRule="auto"/>
        <w:ind w:left="480" w:hanging="480"/>
      </w:pPr>
      <w:r>
        <w:rPr>
          <w:noProof/>
        </w:rPr>
        <w:lastRenderedPageBreak/>
        <w:drawing>
          <wp:inline distT="0" distB="0" distL="0" distR="0" wp14:anchorId="1D28A55D" wp14:editId="3B5CB155">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F684B3D" w14:textId="77777777" w:rsidR="00D43B73" w:rsidRDefault="00D43B73" w:rsidP="00D43B73">
      <w:pPr>
        <w:pStyle w:val="Tableheading"/>
      </w:pPr>
      <w:r>
        <w:t>Figure</w:t>
      </w:r>
      <w:r w:rsidRPr="0018320D">
        <w:t xml:space="preserve"> A.</w:t>
      </w:r>
      <w:r>
        <w:t>24.</w:t>
      </w:r>
      <w:r w:rsidRPr="00153AA4">
        <w:t xml:space="preserve"> </w:t>
      </w:r>
      <w:r>
        <w:t>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
    <w:p w14:paraId="4F1B2146" w14:textId="77777777" w:rsidR="00D43B73" w:rsidRDefault="00D43B73" w:rsidP="00D43B73">
      <w:pPr>
        <w:spacing w:after="200" w:line="276" w:lineRule="auto"/>
        <w:ind w:firstLine="0"/>
      </w:pPr>
    </w:p>
    <w:p w14:paraId="35EE1C53" w14:textId="6E8DAC4F" w:rsidR="00216CEE" w:rsidRDefault="00216CEE" w:rsidP="00D43B73">
      <w:pPr>
        <w:pStyle w:val="Heading2"/>
      </w:pPr>
    </w:p>
    <w:sectPr w:rsidR="00216CEE" w:rsidSect="00A75CAA">
      <w:footerReference w:type="default" r:id="rId41"/>
      <w:footnotePr>
        <w:numFmt w:val="lowerLetter"/>
      </w:footnotePr>
      <w:pgSz w:w="12240" w:h="15840"/>
      <w:pgMar w:top="1440" w:right="1440" w:bottom="1440" w:left="2448"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600812A6"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472D86A4" w15:done="0"/>
  <w15:commentEx w15:paraId="0433080E" w15:done="0"/>
  <w15:commentEx w15:paraId="5EB3B5E9" w15:paraIdParent="0433080E"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149E5922" w15:done="0"/>
  <w15:commentEx w15:paraId="19CE2D58" w15:done="0"/>
  <w15:commentEx w15:paraId="15AE4118" w15:done="0"/>
  <w15:commentEx w15:paraId="41DD279C" w15:done="0"/>
  <w15:commentEx w15:paraId="41450B50" w15:done="0"/>
  <w15:commentEx w15:paraId="51187F65" w15:done="0"/>
  <w15:commentEx w15:paraId="1D7EBE84" w15:done="0"/>
  <w15:commentEx w15:paraId="225F91EA"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E0BEDD5" w15:done="0"/>
  <w15:commentEx w15:paraId="5AAFEA0E" w15:done="0"/>
  <w15:commentEx w15:paraId="29B307A9" w15:done="0"/>
  <w15:commentEx w15:paraId="543999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E33" w16cex:dateUtc="2019-12-03T17:06:00Z"/>
  <w16cex:commentExtensible w16cex:durableId="219E0803" w16cex:dateUtc="2019-12-13T17:52:00Z"/>
  <w16cex:commentExtensible w16cex:durableId="219E0CAD"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600812A6" w16cid:durableId="219DF0C7"/>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472D86A4" w16cid:durableId="219DAA26"/>
  <w16cid:commentId w16cid:paraId="0433080E" w16cid:durableId="219DAA27"/>
  <w16cid:commentId w16cid:paraId="5EB3B5E9" w16cid:durableId="219DAC4D"/>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149E5922" w16cid:durableId="219A277A"/>
  <w16cid:commentId w16cid:paraId="19CE2D58" w16cid:durableId="2190CE33"/>
  <w16cid:commentId w16cid:paraId="15AE4118" w16cid:durableId="219DF118"/>
  <w16cid:commentId w16cid:paraId="41DD279C" w16cid:durableId="217F81F3"/>
  <w16cid:commentId w16cid:paraId="41450B50" w16cid:durableId="219DFDA2"/>
  <w16cid:commentId w16cid:paraId="51187F65" w16cid:durableId="219E0803"/>
  <w16cid:commentId w16cid:paraId="1D7EBE84" w16cid:durableId="219E0CAE"/>
  <w16cid:commentId w16cid:paraId="225F91EA" w16cid:durableId="219E0CAD"/>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E0BEDD5" w16cid:durableId="219DF133"/>
  <w16cid:commentId w16cid:paraId="5AAFEA0E" w16cid:durableId="219DF134"/>
  <w16cid:commentId w16cid:paraId="29B307A9" w16cid:durableId="219DF135"/>
  <w16cid:commentId w16cid:paraId="54399970" w16cid:durableId="219DF1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18ECF" w14:textId="77777777" w:rsidR="00471803" w:rsidRDefault="00471803">
      <w:pPr>
        <w:spacing w:line="240" w:lineRule="auto"/>
      </w:pPr>
      <w:r>
        <w:separator/>
      </w:r>
    </w:p>
  </w:endnote>
  <w:endnote w:type="continuationSeparator" w:id="0">
    <w:p w14:paraId="1FF3DDA2" w14:textId="77777777" w:rsidR="00471803" w:rsidRDefault="004718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686E40" w:rsidRDefault="00686E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05288"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945DF7">
      <w:rPr>
        <w:noProof/>
        <w:color w:val="000000"/>
      </w:rPr>
      <w:t>vi</w:t>
    </w:r>
    <w:r>
      <w:rPr>
        <w:color w:val="000000"/>
      </w:rPr>
      <w:fldChar w:fldCharType="end"/>
    </w:r>
  </w:p>
  <w:p w14:paraId="5D2AF848"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686E40" w:rsidRDefault="00686E4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945DF7">
      <w:rPr>
        <w:noProof/>
        <w:color w:val="000000"/>
      </w:rPr>
      <w:t>81</w:t>
    </w:r>
    <w:r>
      <w:rPr>
        <w:color w:val="000000"/>
      </w:rPr>
      <w:fldChar w:fldCharType="end"/>
    </w:r>
  </w:p>
  <w:p w14:paraId="2EB2665D" w14:textId="77777777" w:rsidR="00686E40" w:rsidRDefault="00686E40">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A2892" w14:textId="77777777" w:rsidR="00471803" w:rsidRDefault="00471803">
      <w:pPr>
        <w:spacing w:line="240" w:lineRule="auto"/>
      </w:pPr>
      <w:r>
        <w:separator/>
      </w:r>
    </w:p>
  </w:footnote>
  <w:footnote w:type="continuationSeparator" w:id="0">
    <w:p w14:paraId="6AE4C6D4" w14:textId="77777777" w:rsidR="00471803" w:rsidRDefault="00471803">
      <w:pPr>
        <w:spacing w:line="240" w:lineRule="auto"/>
      </w:pPr>
      <w:r>
        <w:continuationSeparator/>
      </w:r>
    </w:p>
  </w:footnote>
  <w:footnote w:id="1">
    <w:p w14:paraId="208BD1FC" w14:textId="61E8DDD0" w:rsidR="00686E40" w:rsidRPr="00512A9A" w:rsidRDefault="00686E40">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686E40" w:rsidRDefault="00686E40">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62C670"/>
    <w:lvl w:ilvl="0">
      <w:start w:val="1"/>
      <w:numFmt w:val="decimal"/>
      <w:lvlText w:val="%1."/>
      <w:lvlJc w:val="left"/>
      <w:pPr>
        <w:tabs>
          <w:tab w:val="num" w:pos="1800"/>
        </w:tabs>
        <w:ind w:left="1800" w:hanging="360"/>
      </w:pPr>
    </w:lvl>
  </w:abstractNum>
  <w:abstractNum w:abstractNumId="1">
    <w:nsid w:val="FFFFFF7D"/>
    <w:multiLevelType w:val="singleLevel"/>
    <w:tmpl w:val="5882F248"/>
    <w:lvl w:ilvl="0">
      <w:start w:val="1"/>
      <w:numFmt w:val="decimal"/>
      <w:lvlText w:val="%1."/>
      <w:lvlJc w:val="left"/>
      <w:pPr>
        <w:tabs>
          <w:tab w:val="num" w:pos="1440"/>
        </w:tabs>
        <w:ind w:left="1440" w:hanging="360"/>
      </w:pPr>
    </w:lvl>
  </w:abstractNum>
  <w:abstractNum w:abstractNumId="2">
    <w:nsid w:val="FFFFFF7E"/>
    <w:multiLevelType w:val="singleLevel"/>
    <w:tmpl w:val="595C9920"/>
    <w:lvl w:ilvl="0">
      <w:start w:val="1"/>
      <w:numFmt w:val="decimal"/>
      <w:lvlText w:val="%1."/>
      <w:lvlJc w:val="left"/>
      <w:pPr>
        <w:tabs>
          <w:tab w:val="num" w:pos="1080"/>
        </w:tabs>
        <w:ind w:left="1080" w:hanging="360"/>
      </w:pPr>
    </w:lvl>
  </w:abstractNum>
  <w:abstractNum w:abstractNumId="3">
    <w:nsid w:val="FFFFFF7F"/>
    <w:multiLevelType w:val="singleLevel"/>
    <w:tmpl w:val="DEDEA8EC"/>
    <w:lvl w:ilvl="0">
      <w:start w:val="1"/>
      <w:numFmt w:val="decimal"/>
      <w:lvlText w:val="%1."/>
      <w:lvlJc w:val="left"/>
      <w:pPr>
        <w:tabs>
          <w:tab w:val="num" w:pos="720"/>
        </w:tabs>
        <w:ind w:left="720" w:hanging="360"/>
      </w:pPr>
    </w:lvl>
  </w:abstractNum>
  <w:abstractNum w:abstractNumId="4">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EFA7AB8"/>
    <w:lvl w:ilvl="0">
      <w:start w:val="1"/>
      <w:numFmt w:val="decimal"/>
      <w:lvlText w:val="%1."/>
      <w:lvlJc w:val="left"/>
      <w:pPr>
        <w:tabs>
          <w:tab w:val="num" w:pos="360"/>
        </w:tabs>
        <w:ind w:left="360" w:hanging="360"/>
      </w:pPr>
    </w:lvl>
  </w:abstractNum>
  <w:abstractNum w:abstractNumId="9">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3FD5"/>
    <w:rsid w:val="00004BE1"/>
    <w:rsid w:val="00007B3E"/>
    <w:rsid w:val="00007F93"/>
    <w:rsid w:val="00010DF2"/>
    <w:rsid w:val="00015F61"/>
    <w:rsid w:val="00016AF6"/>
    <w:rsid w:val="00017553"/>
    <w:rsid w:val="0002013E"/>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12CC"/>
    <w:rsid w:val="00067D1B"/>
    <w:rsid w:val="00080169"/>
    <w:rsid w:val="000802B6"/>
    <w:rsid w:val="00082267"/>
    <w:rsid w:val="0008797C"/>
    <w:rsid w:val="00093B23"/>
    <w:rsid w:val="00095511"/>
    <w:rsid w:val="000973ED"/>
    <w:rsid w:val="000A1DFF"/>
    <w:rsid w:val="000A2AE9"/>
    <w:rsid w:val="000A3E09"/>
    <w:rsid w:val="000A585A"/>
    <w:rsid w:val="000A68B7"/>
    <w:rsid w:val="000B0115"/>
    <w:rsid w:val="000C2B77"/>
    <w:rsid w:val="000C5D90"/>
    <w:rsid w:val="000D069B"/>
    <w:rsid w:val="000D243A"/>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128"/>
    <w:rsid w:val="00193D00"/>
    <w:rsid w:val="00197117"/>
    <w:rsid w:val="001A4665"/>
    <w:rsid w:val="001A59AC"/>
    <w:rsid w:val="001A70EC"/>
    <w:rsid w:val="001A78D7"/>
    <w:rsid w:val="001B23C1"/>
    <w:rsid w:val="001C015E"/>
    <w:rsid w:val="001C0F3A"/>
    <w:rsid w:val="001C2397"/>
    <w:rsid w:val="001C59FA"/>
    <w:rsid w:val="001C5B44"/>
    <w:rsid w:val="001C70E7"/>
    <w:rsid w:val="001D464E"/>
    <w:rsid w:val="001D589C"/>
    <w:rsid w:val="001D7357"/>
    <w:rsid w:val="001D74A3"/>
    <w:rsid w:val="001E20B0"/>
    <w:rsid w:val="001E222B"/>
    <w:rsid w:val="001E4D66"/>
    <w:rsid w:val="001E5C78"/>
    <w:rsid w:val="001F2D9B"/>
    <w:rsid w:val="001F3420"/>
    <w:rsid w:val="001F3C50"/>
    <w:rsid w:val="0020662D"/>
    <w:rsid w:val="002126A8"/>
    <w:rsid w:val="00216CEE"/>
    <w:rsid w:val="002171C5"/>
    <w:rsid w:val="00221D67"/>
    <w:rsid w:val="002268EB"/>
    <w:rsid w:val="00226D8D"/>
    <w:rsid w:val="00226EAB"/>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97715"/>
    <w:rsid w:val="002A1645"/>
    <w:rsid w:val="002B5899"/>
    <w:rsid w:val="002B6EC5"/>
    <w:rsid w:val="002C0083"/>
    <w:rsid w:val="002C0CEB"/>
    <w:rsid w:val="002C61B1"/>
    <w:rsid w:val="002C6A88"/>
    <w:rsid w:val="002D25F0"/>
    <w:rsid w:val="002D2DBB"/>
    <w:rsid w:val="002E086F"/>
    <w:rsid w:val="002E11D3"/>
    <w:rsid w:val="002E458F"/>
    <w:rsid w:val="002E560A"/>
    <w:rsid w:val="002F5608"/>
    <w:rsid w:val="002F6971"/>
    <w:rsid w:val="00300D6E"/>
    <w:rsid w:val="00301435"/>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9729F"/>
    <w:rsid w:val="003A38A2"/>
    <w:rsid w:val="003A6E6C"/>
    <w:rsid w:val="003B1B8E"/>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1803"/>
    <w:rsid w:val="00477FEB"/>
    <w:rsid w:val="00484C29"/>
    <w:rsid w:val="004862DE"/>
    <w:rsid w:val="00491AE8"/>
    <w:rsid w:val="004946F8"/>
    <w:rsid w:val="00495A89"/>
    <w:rsid w:val="00496D7A"/>
    <w:rsid w:val="004A4FA4"/>
    <w:rsid w:val="004A70C4"/>
    <w:rsid w:val="004B1875"/>
    <w:rsid w:val="004B44E7"/>
    <w:rsid w:val="004B53D0"/>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609C"/>
    <w:rsid w:val="00507D84"/>
    <w:rsid w:val="005108B8"/>
    <w:rsid w:val="00511D2D"/>
    <w:rsid w:val="00512A9A"/>
    <w:rsid w:val="00514F25"/>
    <w:rsid w:val="00517871"/>
    <w:rsid w:val="00533169"/>
    <w:rsid w:val="00534DE4"/>
    <w:rsid w:val="00536BA7"/>
    <w:rsid w:val="00544622"/>
    <w:rsid w:val="005475B1"/>
    <w:rsid w:val="00554C58"/>
    <w:rsid w:val="005610E5"/>
    <w:rsid w:val="00562134"/>
    <w:rsid w:val="00562BF9"/>
    <w:rsid w:val="00567C59"/>
    <w:rsid w:val="005703FE"/>
    <w:rsid w:val="005804B3"/>
    <w:rsid w:val="00582F2F"/>
    <w:rsid w:val="005912B2"/>
    <w:rsid w:val="00592FA1"/>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16A6"/>
    <w:rsid w:val="00622EAD"/>
    <w:rsid w:val="006236A9"/>
    <w:rsid w:val="006236FE"/>
    <w:rsid w:val="0062677A"/>
    <w:rsid w:val="00626EE8"/>
    <w:rsid w:val="00633FEF"/>
    <w:rsid w:val="006350EB"/>
    <w:rsid w:val="00635EA6"/>
    <w:rsid w:val="006410BE"/>
    <w:rsid w:val="00646CC6"/>
    <w:rsid w:val="00646CD1"/>
    <w:rsid w:val="00646DE8"/>
    <w:rsid w:val="00647639"/>
    <w:rsid w:val="00647FB4"/>
    <w:rsid w:val="00653D70"/>
    <w:rsid w:val="0065543F"/>
    <w:rsid w:val="00655D6A"/>
    <w:rsid w:val="0066094E"/>
    <w:rsid w:val="00662C05"/>
    <w:rsid w:val="0066463A"/>
    <w:rsid w:val="00671A70"/>
    <w:rsid w:val="00677CFD"/>
    <w:rsid w:val="00684042"/>
    <w:rsid w:val="00686E40"/>
    <w:rsid w:val="006875BD"/>
    <w:rsid w:val="0069339A"/>
    <w:rsid w:val="006944C9"/>
    <w:rsid w:val="00695E29"/>
    <w:rsid w:val="00697406"/>
    <w:rsid w:val="006A0D2E"/>
    <w:rsid w:val="006B6A9C"/>
    <w:rsid w:val="006C284D"/>
    <w:rsid w:val="006C3D77"/>
    <w:rsid w:val="006C4A94"/>
    <w:rsid w:val="006C7225"/>
    <w:rsid w:val="006C756E"/>
    <w:rsid w:val="006D3306"/>
    <w:rsid w:val="006D4EA4"/>
    <w:rsid w:val="006D7B14"/>
    <w:rsid w:val="006D7CA8"/>
    <w:rsid w:val="006E1C26"/>
    <w:rsid w:val="006E3AA8"/>
    <w:rsid w:val="006F13C7"/>
    <w:rsid w:val="006F3E95"/>
    <w:rsid w:val="006F5163"/>
    <w:rsid w:val="00700A7F"/>
    <w:rsid w:val="00703A7A"/>
    <w:rsid w:val="00707899"/>
    <w:rsid w:val="00714D57"/>
    <w:rsid w:val="007164C3"/>
    <w:rsid w:val="00716EBD"/>
    <w:rsid w:val="0071775A"/>
    <w:rsid w:val="00717854"/>
    <w:rsid w:val="007204FA"/>
    <w:rsid w:val="00720A64"/>
    <w:rsid w:val="00720B56"/>
    <w:rsid w:val="00721DFC"/>
    <w:rsid w:val="00723507"/>
    <w:rsid w:val="0073571E"/>
    <w:rsid w:val="0074148C"/>
    <w:rsid w:val="00742199"/>
    <w:rsid w:val="00751A77"/>
    <w:rsid w:val="007568F4"/>
    <w:rsid w:val="00756F16"/>
    <w:rsid w:val="00762B49"/>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D7369"/>
    <w:rsid w:val="007E383A"/>
    <w:rsid w:val="007F25E6"/>
    <w:rsid w:val="007F2B9D"/>
    <w:rsid w:val="007F5BA6"/>
    <w:rsid w:val="007F6BFC"/>
    <w:rsid w:val="007F7C4A"/>
    <w:rsid w:val="00802EBE"/>
    <w:rsid w:val="00804C84"/>
    <w:rsid w:val="00805066"/>
    <w:rsid w:val="008104B1"/>
    <w:rsid w:val="00810882"/>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03CF"/>
    <w:rsid w:val="008920BD"/>
    <w:rsid w:val="00894CE7"/>
    <w:rsid w:val="008A2FEF"/>
    <w:rsid w:val="008A47B3"/>
    <w:rsid w:val="008A47F4"/>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45DF7"/>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311"/>
    <w:rsid w:val="009A4D49"/>
    <w:rsid w:val="009A706A"/>
    <w:rsid w:val="009B58CE"/>
    <w:rsid w:val="009D158F"/>
    <w:rsid w:val="009D2091"/>
    <w:rsid w:val="009D28F0"/>
    <w:rsid w:val="009D7B5F"/>
    <w:rsid w:val="009F0A28"/>
    <w:rsid w:val="009F48B5"/>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0188"/>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13F"/>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1A5B"/>
    <w:rsid w:val="00B5363F"/>
    <w:rsid w:val="00B55564"/>
    <w:rsid w:val="00B6152E"/>
    <w:rsid w:val="00B648A4"/>
    <w:rsid w:val="00B677D7"/>
    <w:rsid w:val="00B7084F"/>
    <w:rsid w:val="00B81FA4"/>
    <w:rsid w:val="00B83565"/>
    <w:rsid w:val="00B86576"/>
    <w:rsid w:val="00B867A0"/>
    <w:rsid w:val="00B9243A"/>
    <w:rsid w:val="00B95EAD"/>
    <w:rsid w:val="00B97BB0"/>
    <w:rsid w:val="00BA4562"/>
    <w:rsid w:val="00BA4E07"/>
    <w:rsid w:val="00BA73F0"/>
    <w:rsid w:val="00BB1205"/>
    <w:rsid w:val="00BB269A"/>
    <w:rsid w:val="00BB2CEE"/>
    <w:rsid w:val="00BB3CB4"/>
    <w:rsid w:val="00BB7289"/>
    <w:rsid w:val="00BC2538"/>
    <w:rsid w:val="00BC489D"/>
    <w:rsid w:val="00BC5F7E"/>
    <w:rsid w:val="00BC63CA"/>
    <w:rsid w:val="00BC75D0"/>
    <w:rsid w:val="00BD307E"/>
    <w:rsid w:val="00BD49FE"/>
    <w:rsid w:val="00BD7F78"/>
    <w:rsid w:val="00BE3CD2"/>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0507"/>
    <w:rsid w:val="00C23004"/>
    <w:rsid w:val="00C26A73"/>
    <w:rsid w:val="00C32A8C"/>
    <w:rsid w:val="00C33DE3"/>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4868"/>
    <w:rsid w:val="00CA66EB"/>
    <w:rsid w:val="00CB02B2"/>
    <w:rsid w:val="00CB0AD7"/>
    <w:rsid w:val="00CB33FC"/>
    <w:rsid w:val="00CB4CB3"/>
    <w:rsid w:val="00CB745A"/>
    <w:rsid w:val="00CC386C"/>
    <w:rsid w:val="00CC70C6"/>
    <w:rsid w:val="00CD5F38"/>
    <w:rsid w:val="00CD7D1D"/>
    <w:rsid w:val="00CE312A"/>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3B73"/>
    <w:rsid w:val="00D4600D"/>
    <w:rsid w:val="00D46872"/>
    <w:rsid w:val="00D46FD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0F3"/>
    <w:rsid w:val="00DF05B3"/>
    <w:rsid w:val="00DF0982"/>
    <w:rsid w:val="00DF2A96"/>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76FDF"/>
    <w:rsid w:val="00E8484D"/>
    <w:rsid w:val="00E864AB"/>
    <w:rsid w:val="00E954F8"/>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032"/>
    <w:rsid w:val="00FB34DE"/>
    <w:rsid w:val="00FB6C3D"/>
    <w:rsid w:val="00FB6D2F"/>
    <w:rsid w:val="00FB6DD0"/>
    <w:rsid w:val="00FC06FA"/>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fontTable" Target="fontTable.xml"/><Relationship Id="rId47"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image" Target="media/image13.tif"/><Relationship Id="rId33" Type="http://schemas.openxmlformats.org/officeDocument/2006/relationships/image" Target="media/image21.jpeg"/><Relationship Id="rId38" Type="http://schemas.openxmlformats.org/officeDocument/2006/relationships/image" Target="media/image26.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2.jp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microsoft.com/office/2011/relationships/commentsExtended" Target="commentsExtended.xml"/><Relationship Id="rId10" Type="http://schemas.openxmlformats.org/officeDocument/2006/relationships/footer" Target="footer2.xml"/><Relationship Id="rId19" Type="http://schemas.openxmlformats.org/officeDocument/2006/relationships/image" Target="media/image7.jpg"/><Relationship Id="rId31" Type="http://schemas.openxmlformats.org/officeDocument/2006/relationships/image" Target="media/image1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theme" Target="theme/theme1.xml"/><Relationship Id="rId4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B094918-3D30-4E67-81DF-F1D378620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9</Pages>
  <Words>54771</Words>
  <Characters>312195</Characters>
  <Application>Microsoft Office Word</Application>
  <DocSecurity>0</DocSecurity>
  <Lines>2601</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0</cp:revision>
  <cp:lastPrinted>2019-12-13T19:27:00Z</cp:lastPrinted>
  <dcterms:created xsi:type="dcterms:W3CDTF">2019-12-13T18:35:00Z</dcterms:created>
  <dcterms:modified xsi:type="dcterms:W3CDTF">2019-12-1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